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C22A92" w14:textId="67B94BAE" w:rsidR="007220F4" w:rsidRPr="004C18DC" w:rsidRDefault="00CC5816" w:rsidP="00FF7A81">
      <w:pPr>
        <w:suppressAutoHyphens/>
        <w:jc w:val="center"/>
        <w:rPr>
          <w:b/>
        </w:rPr>
      </w:pPr>
      <w:r>
        <w:rPr>
          <w:b/>
        </w:rPr>
        <w:t xml:space="preserve">Curriculum vitae for </w:t>
      </w:r>
      <w:r w:rsidR="00AC314D" w:rsidRPr="004C18DC">
        <w:rPr>
          <w:b/>
        </w:rPr>
        <w:t>CHARLES J. ARNTZEN</w:t>
      </w:r>
    </w:p>
    <w:p w14:paraId="1AE7EA4C" w14:textId="1115949D" w:rsidR="007220F4" w:rsidRPr="004C18DC" w:rsidRDefault="00B66DD7" w:rsidP="00FF7A81">
      <w:pPr>
        <w:suppressAutoHyphens/>
        <w:jc w:val="center"/>
      </w:pPr>
      <w:r>
        <w:t>Emeritus Professor</w:t>
      </w:r>
    </w:p>
    <w:p w14:paraId="4E14357B" w14:textId="467A51C6" w:rsidR="00AC314D" w:rsidRPr="004C18DC" w:rsidRDefault="00B66DD7" w:rsidP="00FF7A81">
      <w:pPr>
        <w:suppressAutoHyphens/>
        <w:jc w:val="center"/>
      </w:pPr>
      <w:r>
        <w:t>Biodesign Institute and School of Life Sciences</w:t>
      </w:r>
    </w:p>
    <w:p w14:paraId="7854A1A5" w14:textId="77777777" w:rsidR="007220F4" w:rsidRPr="004C18DC" w:rsidRDefault="00AC314D" w:rsidP="00FF7A81">
      <w:pPr>
        <w:suppressAutoHyphens/>
        <w:jc w:val="center"/>
      </w:pPr>
      <w:r w:rsidRPr="004C18DC">
        <w:t>Arizona State University</w:t>
      </w:r>
    </w:p>
    <w:p w14:paraId="61CA41B5" w14:textId="77777777" w:rsidR="007220F4" w:rsidRPr="004C18DC" w:rsidRDefault="007220F4" w:rsidP="00FF7A81">
      <w:pPr>
        <w:suppressAutoHyphens/>
        <w:jc w:val="center"/>
      </w:pPr>
    </w:p>
    <w:p w14:paraId="2747A5E1" w14:textId="56393045" w:rsidR="007220F4" w:rsidRPr="004C18DC" w:rsidRDefault="007F383B" w:rsidP="007220F4">
      <w:pPr>
        <w:rPr>
          <w:bCs/>
        </w:rPr>
      </w:pPr>
      <w:r w:rsidRPr="004C18DC">
        <w:rPr>
          <w:b/>
          <w:bCs/>
        </w:rPr>
        <w:t>Education</w:t>
      </w:r>
      <w:r w:rsidR="00AF19EB" w:rsidRPr="004C18DC">
        <w:rPr>
          <w:b/>
          <w:bCs/>
        </w:rPr>
        <w:t xml:space="preserve"> </w:t>
      </w:r>
    </w:p>
    <w:p w14:paraId="02B37C83" w14:textId="77777777" w:rsidR="00AC314D" w:rsidRPr="004C18DC" w:rsidRDefault="00AC314D" w:rsidP="00AC314D">
      <w:pPr>
        <w:jc w:val="both"/>
      </w:pPr>
      <w:r w:rsidRPr="004C18DC">
        <w:t>University of Minnesota, Minneapolis</w:t>
      </w:r>
      <w:r w:rsidRPr="004C18DC">
        <w:tab/>
        <w:t>Plant Physiology</w:t>
      </w:r>
      <w:r w:rsidRPr="004C18DC">
        <w:tab/>
        <w:t>B.S., 1965</w:t>
      </w:r>
    </w:p>
    <w:p w14:paraId="3ABC63EA" w14:textId="77777777" w:rsidR="00AC314D" w:rsidRPr="004C18DC" w:rsidRDefault="00AC314D" w:rsidP="00AC314D">
      <w:pPr>
        <w:jc w:val="both"/>
      </w:pPr>
      <w:r w:rsidRPr="004C18DC">
        <w:t>University of Minnesota, Minneapolis</w:t>
      </w:r>
      <w:r w:rsidRPr="004C18DC">
        <w:tab/>
        <w:t>Plant Physiology</w:t>
      </w:r>
      <w:r w:rsidRPr="004C18DC">
        <w:tab/>
        <w:t>M.S., 1967</w:t>
      </w:r>
    </w:p>
    <w:p w14:paraId="6851D5EF" w14:textId="77777777" w:rsidR="00AC314D" w:rsidRPr="004C18DC" w:rsidRDefault="00AC314D" w:rsidP="00AC314D">
      <w:pPr>
        <w:jc w:val="both"/>
      </w:pPr>
      <w:r w:rsidRPr="004C18DC">
        <w:t>Purdue University, Lafayette, Indi</w:t>
      </w:r>
      <w:r w:rsidR="00FD1995">
        <w:t>ana</w:t>
      </w:r>
      <w:r w:rsidR="00FD1995">
        <w:tab/>
        <w:t>Cell Physiology</w:t>
      </w:r>
      <w:r w:rsidR="00FD1995">
        <w:tab/>
        <w:t>Ph.D., 19</w:t>
      </w:r>
      <w:r w:rsidRPr="004C18DC">
        <w:t>70</w:t>
      </w:r>
    </w:p>
    <w:p w14:paraId="26891F12" w14:textId="77777777" w:rsidR="00AC314D" w:rsidRPr="004C18DC" w:rsidRDefault="00AC314D" w:rsidP="00AC314D">
      <w:pPr>
        <w:suppressAutoHyphens/>
      </w:pPr>
    </w:p>
    <w:p w14:paraId="7579C8EE" w14:textId="77777777" w:rsidR="007220F4" w:rsidRPr="004C18DC" w:rsidRDefault="007F383B" w:rsidP="007220F4">
      <w:pPr>
        <w:rPr>
          <w:b/>
          <w:bCs/>
        </w:rPr>
      </w:pPr>
      <w:r w:rsidRPr="004C18DC">
        <w:rPr>
          <w:b/>
          <w:bCs/>
        </w:rPr>
        <w:t>Employment History</w:t>
      </w:r>
    </w:p>
    <w:p w14:paraId="5C1E5908" w14:textId="01E4EDAE" w:rsidR="00AC314D" w:rsidRPr="00810895" w:rsidRDefault="00810895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1969-80</w:t>
      </w:r>
      <w:r>
        <w:rPr>
          <w:rFonts w:ascii="Times New Roman" w:hAnsi="Times New Roman"/>
          <w:sz w:val="24"/>
        </w:rPr>
        <w:tab/>
      </w:r>
      <w:r w:rsidR="008D7469" w:rsidRPr="00810895">
        <w:rPr>
          <w:rFonts w:ascii="Times New Roman" w:hAnsi="Times New Roman"/>
          <w:sz w:val="24"/>
        </w:rPr>
        <w:t>Assistant, Associate to Full</w:t>
      </w:r>
      <w:r w:rsidR="00AC314D" w:rsidRPr="00810895">
        <w:rPr>
          <w:rFonts w:ascii="Times New Roman" w:hAnsi="Times New Roman"/>
          <w:sz w:val="24"/>
        </w:rPr>
        <w:t xml:space="preserve"> Professor, Depart</w:t>
      </w:r>
      <w:r w:rsidRPr="00810895">
        <w:rPr>
          <w:rFonts w:ascii="Times New Roman" w:hAnsi="Times New Roman"/>
          <w:sz w:val="24"/>
        </w:rPr>
        <w:t>ment of Botany, University of Illinois, Urbana</w:t>
      </w:r>
    </w:p>
    <w:p w14:paraId="134A6A71" w14:textId="745FB574" w:rsidR="00AC314D" w:rsidRPr="00810895" w:rsidRDefault="00810895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1973-74</w:t>
      </w:r>
      <w:r>
        <w:rPr>
          <w:rFonts w:ascii="Times New Roman" w:hAnsi="Times New Roman"/>
          <w:sz w:val="24"/>
        </w:rPr>
        <w:tab/>
      </w:r>
      <w:r w:rsidR="00AC314D" w:rsidRPr="00810895">
        <w:rPr>
          <w:rFonts w:ascii="Times New Roman" w:hAnsi="Times New Roman"/>
          <w:sz w:val="24"/>
        </w:rPr>
        <w:t xml:space="preserve">Research Scientist, </w:t>
      </w:r>
      <w:proofErr w:type="spellStart"/>
      <w:r w:rsidR="00AC314D" w:rsidRPr="00810895">
        <w:rPr>
          <w:rFonts w:ascii="Times New Roman" w:hAnsi="Times New Roman"/>
          <w:sz w:val="24"/>
        </w:rPr>
        <w:t>Laboratoire</w:t>
      </w:r>
      <w:proofErr w:type="spellEnd"/>
      <w:r w:rsidR="00AC314D" w:rsidRPr="00810895">
        <w:rPr>
          <w:rFonts w:ascii="Times New Roman" w:hAnsi="Times New Roman"/>
          <w:sz w:val="24"/>
        </w:rPr>
        <w:t xml:space="preserve"> de </w:t>
      </w:r>
      <w:r w:rsidRPr="00DC3B86">
        <w:rPr>
          <w:szCs w:val="22"/>
          <w:lang w:val="fr-FR"/>
        </w:rPr>
        <w:t>Photosynthèse</w:t>
      </w:r>
      <w:r w:rsidR="00AC314D" w:rsidRPr="00810895">
        <w:rPr>
          <w:rFonts w:ascii="Times New Roman" w:hAnsi="Times New Roman"/>
          <w:sz w:val="24"/>
        </w:rPr>
        <w:t xml:space="preserve"> du CNRS, Gif-sur-Yvette, France</w:t>
      </w:r>
    </w:p>
    <w:p w14:paraId="28E21F0F" w14:textId="11D83D96" w:rsidR="00AC314D" w:rsidRPr="00810895" w:rsidRDefault="00810895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1976-80</w:t>
      </w:r>
      <w:r>
        <w:rPr>
          <w:rFonts w:ascii="Times New Roman" w:hAnsi="Times New Roman"/>
          <w:sz w:val="24"/>
        </w:rPr>
        <w:tab/>
      </w:r>
      <w:r w:rsidR="00AC314D" w:rsidRPr="00810895">
        <w:rPr>
          <w:rFonts w:ascii="Times New Roman" w:hAnsi="Times New Roman"/>
          <w:sz w:val="24"/>
        </w:rPr>
        <w:t>Plant Ph</w:t>
      </w:r>
      <w:r>
        <w:rPr>
          <w:rFonts w:ascii="Times New Roman" w:hAnsi="Times New Roman"/>
          <w:sz w:val="24"/>
        </w:rPr>
        <w:t>ysiologist, USDA/SEA, Urbana, Illinois</w:t>
      </w:r>
    </w:p>
    <w:p w14:paraId="05CE4A29" w14:textId="241912D8" w:rsidR="00AC314D" w:rsidRPr="00810895" w:rsidRDefault="00810895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1976</w:t>
      </w:r>
      <w:r>
        <w:rPr>
          <w:rFonts w:ascii="Times New Roman" w:hAnsi="Times New Roman"/>
          <w:sz w:val="24"/>
        </w:rPr>
        <w:tab/>
      </w:r>
      <w:r w:rsidR="00AC314D" w:rsidRPr="00810895">
        <w:rPr>
          <w:rFonts w:ascii="Times New Roman" w:hAnsi="Times New Roman"/>
          <w:sz w:val="24"/>
        </w:rPr>
        <w:t xml:space="preserve">NATO Scientist, </w:t>
      </w:r>
      <w:proofErr w:type="spellStart"/>
      <w:r w:rsidR="00AC314D" w:rsidRPr="00810895">
        <w:rPr>
          <w:rFonts w:ascii="Times New Roman" w:hAnsi="Times New Roman"/>
          <w:sz w:val="24"/>
        </w:rPr>
        <w:t>Laboratoire</w:t>
      </w:r>
      <w:proofErr w:type="spellEnd"/>
      <w:r w:rsidR="00AC314D" w:rsidRPr="00810895">
        <w:rPr>
          <w:rFonts w:ascii="Times New Roman" w:hAnsi="Times New Roman"/>
          <w:sz w:val="24"/>
        </w:rPr>
        <w:t xml:space="preserve"> de </w:t>
      </w:r>
      <w:proofErr w:type="spellStart"/>
      <w:r w:rsidRPr="00810895">
        <w:rPr>
          <w:rFonts w:ascii="Times New Roman" w:hAnsi="Times New Roman"/>
          <w:sz w:val="24"/>
        </w:rPr>
        <w:t>Photosynthèse</w:t>
      </w:r>
      <w:proofErr w:type="spellEnd"/>
      <w:r w:rsidR="00AC314D" w:rsidRPr="00810895">
        <w:rPr>
          <w:rFonts w:ascii="Times New Roman" w:hAnsi="Times New Roman"/>
          <w:sz w:val="24"/>
        </w:rPr>
        <w:t xml:space="preserve"> du CNRS, Gif-sur-Yvette, France</w:t>
      </w:r>
    </w:p>
    <w:p w14:paraId="55FFB3DA" w14:textId="77777777" w:rsidR="00AC314D" w:rsidRPr="00810895" w:rsidRDefault="00AC314D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810895">
        <w:rPr>
          <w:rFonts w:ascii="Times New Roman" w:hAnsi="Times New Roman"/>
          <w:sz w:val="24"/>
        </w:rPr>
        <w:t>1980-84</w:t>
      </w:r>
      <w:r w:rsidRPr="00810895">
        <w:rPr>
          <w:rFonts w:ascii="Times New Roman" w:hAnsi="Times New Roman"/>
          <w:sz w:val="24"/>
        </w:rPr>
        <w:tab/>
        <w:t>Director, MSU-DOE Plant Research Laboratory, Michigan State University</w:t>
      </w:r>
    </w:p>
    <w:p w14:paraId="4DA38B6F" w14:textId="77777777" w:rsidR="00AC314D" w:rsidRPr="00810895" w:rsidRDefault="00AC314D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810895">
        <w:rPr>
          <w:rFonts w:ascii="Times New Roman" w:hAnsi="Times New Roman"/>
          <w:sz w:val="24"/>
        </w:rPr>
        <w:t>1981</w:t>
      </w:r>
      <w:r w:rsidRPr="00810895">
        <w:rPr>
          <w:rFonts w:ascii="Times New Roman" w:hAnsi="Times New Roman"/>
          <w:sz w:val="24"/>
        </w:rPr>
        <w:tab/>
        <w:t>ANU Fellow, Australian National University, Canberra, Australia</w:t>
      </w:r>
    </w:p>
    <w:p w14:paraId="162907FB" w14:textId="0B215A32" w:rsidR="00AC314D" w:rsidRPr="00810895" w:rsidRDefault="00810895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1983</w:t>
      </w:r>
      <w:r>
        <w:rPr>
          <w:rFonts w:ascii="Times New Roman" w:hAnsi="Times New Roman"/>
          <w:sz w:val="24"/>
        </w:rPr>
        <w:tab/>
      </w:r>
      <w:r w:rsidR="00AC314D" w:rsidRPr="00810895">
        <w:rPr>
          <w:rFonts w:ascii="Times New Roman" w:hAnsi="Times New Roman"/>
          <w:sz w:val="24"/>
        </w:rPr>
        <w:t xml:space="preserve">Visiting Scientist, Academia </w:t>
      </w:r>
      <w:proofErr w:type="spellStart"/>
      <w:r w:rsidR="00AC314D" w:rsidRPr="00810895">
        <w:rPr>
          <w:rFonts w:ascii="Times New Roman" w:hAnsi="Times New Roman"/>
          <w:sz w:val="24"/>
        </w:rPr>
        <w:t>Sinica</w:t>
      </w:r>
      <w:proofErr w:type="spellEnd"/>
      <w:r w:rsidR="00AC314D" w:rsidRPr="00810895">
        <w:rPr>
          <w:rFonts w:ascii="Times New Roman" w:hAnsi="Times New Roman"/>
          <w:sz w:val="24"/>
        </w:rPr>
        <w:t>, Beijing, China</w:t>
      </w:r>
    </w:p>
    <w:p w14:paraId="3F23D5D1" w14:textId="77777777" w:rsidR="00AC314D" w:rsidRPr="00810895" w:rsidRDefault="00AC314D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810895">
        <w:rPr>
          <w:rFonts w:ascii="Times New Roman" w:hAnsi="Times New Roman"/>
          <w:sz w:val="24"/>
        </w:rPr>
        <w:t>1984-88</w:t>
      </w:r>
      <w:r w:rsidRPr="00810895">
        <w:rPr>
          <w:rFonts w:ascii="Times New Roman" w:hAnsi="Times New Roman"/>
          <w:sz w:val="24"/>
        </w:rPr>
        <w:tab/>
        <w:t>Director, Plant Science and Microbiology, DuPont Central Research &amp; Development Department, and Director, Biotechnology Research, DuPont Agricultural Products Division, Wilmington, DE</w:t>
      </w:r>
    </w:p>
    <w:p w14:paraId="5CCE7E27" w14:textId="77777777" w:rsidR="00AC314D" w:rsidRPr="00810895" w:rsidRDefault="00AC314D" w:rsidP="00810895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810895">
        <w:rPr>
          <w:rFonts w:ascii="Times New Roman" w:hAnsi="Times New Roman"/>
          <w:sz w:val="24"/>
        </w:rPr>
        <w:t>1988-95</w:t>
      </w:r>
      <w:r w:rsidRPr="00810895">
        <w:rPr>
          <w:rFonts w:ascii="Times New Roman" w:hAnsi="Times New Roman"/>
          <w:sz w:val="24"/>
        </w:rPr>
        <w:tab/>
        <w:t>Deputy Chancellor for Agriculture, Dean, College of Agriculture and Life Sciences, Director, Texas Agricultural Experiment Station, Texas A&amp;M Univ., College Station, Texas; Professor, Dept. of Biochemistry and Biophysics; Director, Plant Biotechnology Program, Institute of Biosciences and Technology, Texas A&amp;M Univ., Houston, TX</w:t>
      </w:r>
    </w:p>
    <w:p w14:paraId="78CA8617" w14:textId="77777777" w:rsidR="00AC314D" w:rsidRPr="004C18DC" w:rsidRDefault="00AC314D" w:rsidP="00AC314D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4C18DC">
        <w:rPr>
          <w:rFonts w:ascii="Times New Roman" w:hAnsi="Times New Roman"/>
          <w:sz w:val="24"/>
        </w:rPr>
        <w:t>1995-2000</w:t>
      </w:r>
      <w:r w:rsidRPr="004C18DC">
        <w:rPr>
          <w:rFonts w:ascii="Times New Roman" w:hAnsi="Times New Roman"/>
          <w:sz w:val="24"/>
        </w:rPr>
        <w:tab/>
        <w:t>President and CEO, Boyce Thompson Institute for Plant Research, Inc. and Adjunct Professor, Cornell University, Ithaca, NY</w:t>
      </w:r>
    </w:p>
    <w:p w14:paraId="0C871E17" w14:textId="2A6C19A4" w:rsidR="00AC314D" w:rsidRDefault="00AC314D" w:rsidP="00AC314D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 w:rsidRPr="004C18DC">
        <w:rPr>
          <w:rFonts w:ascii="Times New Roman" w:hAnsi="Times New Roman"/>
          <w:sz w:val="24"/>
        </w:rPr>
        <w:t>2000-</w:t>
      </w:r>
      <w:r w:rsidR="00810895">
        <w:rPr>
          <w:rFonts w:ascii="Times New Roman" w:hAnsi="Times New Roman"/>
          <w:sz w:val="24"/>
        </w:rPr>
        <w:t>2017</w:t>
      </w:r>
      <w:r w:rsidRPr="004C18DC">
        <w:rPr>
          <w:rFonts w:ascii="Times New Roman" w:hAnsi="Times New Roman"/>
          <w:sz w:val="24"/>
        </w:rPr>
        <w:tab/>
        <w:t>Florence Ely Nelson Presidential Chair in Plant Biology and Regent’</w:t>
      </w:r>
      <w:r w:rsidR="00810895">
        <w:rPr>
          <w:rFonts w:ascii="Times New Roman" w:hAnsi="Times New Roman"/>
          <w:sz w:val="24"/>
        </w:rPr>
        <w:t>s Professor, Arizona State University</w:t>
      </w:r>
      <w:r w:rsidRPr="004C18DC">
        <w:rPr>
          <w:rFonts w:ascii="Times New Roman" w:hAnsi="Times New Roman"/>
          <w:sz w:val="24"/>
        </w:rPr>
        <w:t>, Tempe, AZ</w:t>
      </w:r>
    </w:p>
    <w:p w14:paraId="50985067" w14:textId="7E515B34" w:rsidR="00810895" w:rsidRPr="004C18DC" w:rsidRDefault="00810895" w:rsidP="00AC314D">
      <w:pPr>
        <w:pStyle w:val="BlockText"/>
        <w:tabs>
          <w:tab w:val="clear" w:pos="720"/>
          <w:tab w:val="clear" w:pos="1620"/>
          <w:tab w:val="right" w:pos="-1170"/>
          <w:tab w:val="left" w:pos="1440"/>
        </w:tabs>
        <w:spacing w:line="200" w:lineRule="atLeast"/>
        <w:ind w:left="1440" w:right="0" w:hanging="144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2017</w:t>
      </w:r>
      <w:r>
        <w:rPr>
          <w:rFonts w:ascii="Times New Roman" w:hAnsi="Times New Roman"/>
          <w:sz w:val="24"/>
        </w:rPr>
        <w:tab/>
        <w:t>Professor Emeritus, Arizona State University.</w:t>
      </w:r>
    </w:p>
    <w:p w14:paraId="226830DD" w14:textId="77777777" w:rsidR="00F251C4" w:rsidRPr="004C18DC" w:rsidRDefault="00F251C4" w:rsidP="00810895">
      <w:pPr>
        <w:suppressAutoHyphens/>
        <w:rPr>
          <w:b/>
          <w:bCs/>
        </w:rPr>
      </w:pPr>
    </w:p>
    <w:p w14:paraId="40E426ED" w14:textId="77777777" w:rsidR="007220F4" w:rsidRPr="004C18DC" w:rsidRDefault="007F383B" w:rsidP="007220F4">
      <w:pPr>
        <w:pStyle w:val="Footer"/>
        <w:tabs>
          <w:tab w:val="clear" w:pos="4320"/>
          <w:tab w:val="clear" w:pos="8640"/>
        </w:tabs>
        <w:suppressAutoHyphens/>
        <w:rPr>
          <w:b/>
          <w:bCs/>
          <w:szCs w:val="24"/>
        </w:rPr>
      </w:pPr>
      <w:r w:rsidRPr="004C18DC">
        <w:rPr>
          <w:b/>
          <w:bCs/>
          <w:szCs w:val="24"/>
        </w:rPr>
        <w:t>Scholarly and Professional Honors and Awards</w:t>
      </w:r>
    </w:p>
    <w:p w14:paraId="0BB62FFC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79</w:t>
      </w:r>
      <w:r w:rsidRPr="004C18DC">
        <w:tab/>
      </w:r>
      <w:r w:rsidRPr="004C18DC">
        <w:tab/>
        <w:t>Charles Albert Shull Award for Outstanding Research in Plant Physiology</w:t>
      </w:r>
    </w:p>
    <w:p w14:paraId="675BA0E0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80</w:t>
      </w:r>
      <w:r w:rsidRPr="004C18DC">
        <w:tab/>
      </w:r>
      <w:r w:rsidRPr="004C18DC">
        <w:tab/>
        <w:t>Award for Superior Service, US Department of Agriculture</w:t>
      </w:r>
    </w:p>
    <w:p w14:paraId="41379268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80</w:t>
      </w:r>
      <w:r w:rsidRPr="004C18DC">
        <w:tab/>
      </w:r>
      <w:r w:rsidRPr="004C18DC">
        <w:tab/>
        <w:t>Award of Excellence, Weed Science Society of America</w:t>
      </w:r>
    </w:p>
    <w:p w14:paraId="0BF8823E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83</w:t>
      </w:r>
      <w:r w:rsidRPr="004C18DC">
        <w:tab/>
      </w:r>
      <w:r w:rsidRPr="004C18DC">
        <w:tab/>
        <w:t>Elected Member of the National Academy of Sciences, USA</w:t>
      </w:r>
      <w:r w:rsidRPr="004C18DC">
        <w:tab/>
      </w:r>
    </w:p>
    <w:p w14:paraId="57A92B8F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84</w:t>
      </w:r>
      <w:r w:rsidRPr="004C18DC">
        <w:tab/>
      </w:r>
      <w:r w:rsidRPr="004C18DC">
        <w:tab/>
        <w:t>Elected Fellow of the National Academy of Sciences, India</w:t>
      </w:r>
    </w:p>
    <w:p w14:paraId="0FF8FF25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85</w:t>
      </w:r>
      <w:r w:rsidRPr="004C18DC">
        <w:tab/>
      </w:r>
      <w:r w:rsidRPr="004C18DC">
        <w:tab/>
        <w:t>Elected President, American Society of Plant Physiologists</w:t>
      </w:r>
    </w:p>
    <w:p w14:paraId="5E60DB06" w14:textId="77777777" w:rsidR="00AC314D" w:rsidRPr="004C18DC" w:rsidRDefault="00AC314D" w:rsidP="00AC314D">
      <w:pPr>
        <w:tabs>
          <w:tab w:val="right" w:pos="-1620"/>
          <w:tab w:val="right" w:pos="-1170"/>
          <w:tab w:val="left" w:pos="1440"/>
        </w:tabs>
        <w:spacing w:line="200" w:lineRule="atLeast"/>
        <w:ind w:left="1440" w:right="-180" w:hanging="1440"/>
      </w:pPr>
      <w:r w:rsidRPr="004C18DC">
        <w:t>1990-1997</w:t>
      </w:r>
      <w:r w:rsidRPr="004C18DC">
        <w:tab/>
        <w:t>Member, Board of Governors of the University of Chicago for Argonne National Laboratory. Member Executive Comm.; Chair of Scientific/Technical Advisory Board</w:t>
      </w:r>
    </w:p>
    <w:p w14:paraId="44BF51F1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91-1993</w:t>
      </w:r>
      <w:r w:rsidRPr="004C18DC">
        <w:tab/>
      </w:r>
      <w:r w:rsidRPr="004C18DC">
        <w:tab/>
        <w:t>Member and Chairman, NIH Biotechnology Policy Board</w:t>
      </w:r>
    </w:p>
    <w:p w14:paraId="7AB75F71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91-1998</w:t>
      </w:r>
      <w:r w:rsidRPr="004C18DC">
        <w:tab/>
      </w:r>
      <w:r w:rsidRPr="004C18DC">
        <w:tab/>
      </w:r>
      <w:r w:rsidRPr="004C18DC">
        <w:rPr>
          <w:i/>
        </w:rPr>
        <w:t>SCIENCE</w:t>
      </w:r>
      <w:r w:rsidR="009A47C2">
        <w:rPr>
          <w:i/>
        </w:rPr>
        <w:t>,</w:t>
      </w:r>
      <w:r w:rsidRPr="004C18DC">
        <w:t xml:space="preserve"> Editorial Board Member</w:t>
      </w:r>
    </w:p>
    <w:p w14:paraId="67D56A89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t>1994</w:t>
      </w:r>
      <w:r w:rsidRPr="004C18DC">
        <w:tab/>
      </w:r>
      <w:r w:rsidRPr="004C18DC">
        <w:tab/>
        <w:t xml:space="preserve">Dennis Robert Hoagland Award, American Association of Plant Physiologists </w:t>
      </w:r>
    </w:p>
    <w:p w14:paraId="0164E69C" w14:textId="77777777" w:rsidR="00AC314D" w:rsidRPr="004C18DC" w:rsidRDefault="00AC314D" w:rsidP="00AC314D">
      <w:pPr>
        <w:tabs>
          <w:tab w:val="right" w:pos="-1620"/>
          <w:tab w:val="right" w:pos="-1170"/>
          <w:tab w:val="left" w:pos="1080"/>
        </w:tabs>
        <w:spacing w:line="200" w:lineRule="atLeast"/>
      </w:pPr>
      <w:r w:rsidRPr="004C18DC">
        <w:lastRenderedPageBreak/>
        <w:t>1994</w:t>
      </w:r>
      <w:r w:rsidRPr="004C18DC">
        <w:tab/>
      </w:r>
      <w:r w:rsidRPr="004C18DC">
        <w:tab/>
        <w:t>Elected Fellow, AAAS</w:t>
      </w:r>
    </w:p>
    <w:p w14:paraId="16EFA42C" w14:textId="0DD392BB" w:rsidR="00AC314D" w:rsidRPr="004C18DC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1997</w:t>
      </w:r>
      <w:r w:rsidRPr="004C18DC">
        <w:tab/>
      </w:r>
      <w:r w:rsidRPr="004C18DC">
        <w:tab/>
        <w:t xml:space="preserve">Doctor of Science </w:t>
      </w:r>
      <w:r w:rsidRPr="004C18DC">
        <w:rPr>
          <w:i/>
        </w:rPr>
        <w:t>honoris caus</w:t>
      </w:r>
      <w:r w:rsidR="00F251C4">
        <w:rPr>
          <w:i/>
        </w:rPr>
        <w:t>a.</w:t>
      </w:r>
      <w:r w:rsidRPr="004C18DC">
        <w:t>, Purdue University, School of Science</w:t>
      </w:r>
    </w:p>
    <w:p w14:paraId="0279F9FD" w14:textId="77777777" w:rsidR="00AC314D" w:rsidRPr="004C18DC" w:rsidRDefault="00AC314D" w:rsidP="00AC314D">
      <w:pPr>
        <w:pStyle w:val="Header"/>
        <w:tabs>
          <w:tab w:val="clear" w:pos="4320"/>
          <w:tab w:val="clear" w:pos="8640"/>
        </w:tabs>
        <w:ind w:left="1440" w:hanging="1440"/>
      </w:pPr>
      <w:r w:rsidRPr="004C18DC">
        <w:t>2001-2009</w:t>
      </w:r>
      <w:r w:rsidRPr="004C18DC">
        <w:tab/>
        <w:t>President George W. Bush’s Council of Advisors on Science and Technology, and Presidential appointee to the National Nanotechnology Advisory Board (in 2004)</w:t>
      </w:r>
    </w:p>
    <w:p w14:paraId="1C782143" w14:textId="77777777" w:rsidR="00AC314D" w:rsidRPr="004C18DC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2003</w:t>
      </w:r>
      <w:r w:rsidRPr="004C18DC">
        <w:tab/>
      </w:r>
      <w:r w:rsidRPr="004C18DC">
        <w:tab/>
        <w:t xml:space="preserve">Doctor of Science </w:t>
      </w:r>
      <w:r w:rsidRPr="004C18DC">
        <w:rPr>
          <w:i/>
        </w:rPr>
        <w:t>honoris causa</w:t>
      </w:r>
      <w:r w:rsidRPr="004C18DC">
        <w:t>., University of Minnesota</w:t>
      </w:r>
    </w:p>
    <w:p w14:paraId="47A0C7F8" w14:textId="77777777" w:rsidR="00AC314D" w:rsidRPr="004C18DC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2004</w:t>
      </w:r>
      <w:r w:rsidRPr="004C18DC">
        <w:tab/>
      </w:r>
      <w:r w:rsidRPr="004C18DC">
        <w:tab/>
        <w:t>American Society of Plant Biology Leadership in Science Public Service Award</w:t>
      </w:r>
      <w:r w:rsidRPr="004C18DC">
        <w:tab/>
      </w:r>
    </w:p>
    <w:p w14:paraId="7E2445E7" w14:textId="77777777" w:rsidR="00AC314D" w:rsidRPr="004C18DC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2006</w:t>
      </w:r>
      <w:r w:rsidRPr="004C18DC">
        <w:tab/>
      </w:r>
      <w:r w:rsidRPr="004C18DC">
        <w:tab/>
        <w:t>Botanical Society of America Centennial Award</w:t>
      </w:r>
    </w:p>
    <w:p w14:paraId="509A981E" w14:textId="77777777" w:rsidR="00AC314D" w:rsidRPr="004C18DC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2007</w:t>
      </w:r>
      <w:r w:rsidRPr="004C18DC">
        <w:tab/>
      </w:r>
      <w:r w:rsidRPr="004C18DC">
        <w:tab/>
        <w:t>Elected Fellow of American Society of Plant Biologists</w:t>
      </w:r>
    </w:p>
    <w:p w14:paraId="55CA91A3" w14:textId="77777777" w:rsidR="009A47C2" w:rsidRDefault="00AC314D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 w:rsidRPr="004C18DC">
        <w:t>2008</w:t>
      </w:r>
      <w:r w:rsidRPr="004C18DC">
        <w:tab/>
      </w:r>
      <w:r w:rsidRPr="004C18DC">
        <w:tab/>
        <w:t xml:space="preserve">Doctor of Science </w:t>
      </w:r>
      <w:r w:rsidRPr="004C18DC">
        <w:rPr>
          <w:i/>
          <w:iCs/>
        </w:rPr>
        <w:t>honoris causa.,</w:t>
      </w:r>
      <w:r w:rsidRPr="004C18DC">
        <w:t xml:space="preserve"> Hebrew University of Jerusalem</w:t>
      </w:r>
    </w:p>
    <w:p w14:paraId="5741F2C7" w14:textId="77777777" w:rsidR="00AC314D" w:rsidRDefault="009A47C2" w:rsidP="00AC314D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</w:pPr>
      <w:r>
        <w:t>2009</w:t>
      </w:r>
      <w:r>
        <w:tab/>
      </w:r>
      <w:r>
        <w:tab/>
        <w:t>USDA Sterling Hendricks Memorial Lecturer for 2009</w:t>
      </w:r>
    </w:p>
    <w:p w14:paraId="180BB0F6" w14:textId="6CA0E581" w:rsidR="00280076" w:rsidRDefault="00F251C4" w:rsidP="00280076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  <w:ind w:left="1440" w:hanging="1440"/>
      </w:pPr>
      <w:r>
        <w:t>2011-2012</w:t>
      </w:r>
      <w:r w:rsidR="00280076">
        <w:tab/>
      </w:r>
      <w:r>
        <w:t>Chair</w:t>
      </w:r>
      <w:r w:rsidR="00280076" w:rsidRPr="00280076">
        <w:t>, Section O "Agriculture, Food, and Renewable Resources", American Association for the Advancement of Science (AAAS)</w:t>
      </w:r>
    </w:p>
    <w:p w14:paraId="0495579B" w14:textId="10EDACAB" w:rsidR="00810895" w:rsidRDefault="00810895" w:rsidP="00810895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  <w:ind w:left="1440" w:hanging="1440"/>
      </w:pPr>
      <w:r>
        <w:t>2015</w:t>
      </w:r>
      <w:r>
        <w:tab/>
      </w:r>
      <w:r>
        <w:tab/>
        <w:t>Award by Fast Magazine for “The Most Creative Person in Business in 2015”</w:t>
      </w:r>
    </w:p>
    <w:p w14:paraId="15CF8101" w14:textId="77777777" w:rsidR="00810895" w:rsidRDefault="00810895" w:rsidP="00810895">
      <w:pPr>
        <w:tabs>
          <w:tab w:val="right" w:pos="-1620"/>
          <w:tab w:val="left" w:pos="540"/>
          <w:tab w:val="left" w:pos="1440"/>
          <w:tab w:val="left" w:pos="5760"/>
        </w:tabs>
        <w:spacing w:line="200" w:lineRule="atLeast"/>
        <w:ind w:left="1440" w:hanging="1440"/>
      </w:pPr>
      <w:r>
        <w:t>2015</w:t>
      </w:r>
      <w:r>
        <w:tab/>
      </w:r>
      <w:r>
        <w:tab/>
        <w:t>Elected Member, National Academy of Inventors, USA</w:t>
      </w:r>
    </w:p>
    <w:p w14:paraId="139079BA" w14:textId="77777777" w:rsidR="00AC314D" w:rsidRPr="004C18DC" w:rsidRDefault="00AC314D" w:rsidP="007220F4">
      <w:pPr>
        <w:pStyle w:val="Footer"/>
        <w:tabs>
          <w:tab w:val="clear" w:pos="4320"/>
          <w:tab w:val="clear" w:pos="8640"/>
        </w:tabs>
        <w:suppressAutoHyphens/>
        <w:rPr>
          <w:b/>
          <w:bCs/>
          <w:szCs w:val="24"/>
        </w:rPr>
      </w:pPr>
    </w:p>
    <w:p w14:paraId="1AC166E7" w14:textId="4089CA80" w:rsidR="00810895" w:rsidRDefault="00123F81" w:rsidP="00810895">
      <w:pPr>
        <w:ind w:left="720" w:hanging="720"/>
        <w:rPr>
          <w:b/>
          <w:color w:val="000000"/>
        </w:rPr>
      </w:pPr>
      <w:r>
        <w:rPr>
          <w:b/>
          <w:color w:val="000000"/>
        </w:rPr>
        <w:t>Research Activities; a</w:t>
      </w:r>
      <w:r w:rsidR="001D2A84">
        <w:rPr>
          <w:b/>
          <w:color w:val="000000"/>
        </w:rPr>
        <w:t>n Emeritus Professor's</w:t>
      </w:r>
      <w:r>
        <w:rPr>
          <w:b/>
          <w:color w:val="000000"/>
        </w:rPr>
        <w:t xml:space="preserve"> perspective</w:t>
      </w:r>
      <w:r w:rsidR="00810895" w:rsidRPr="00810895">
        <w:rPr>
          <w:b/>
          <w:color w:val="000000"/>
        </w:rPr>
        <w:t xml:space="preserve">. </w:t>
      </w:r>
    </w:p>
    <w:p w14:paraId="4072D8EC" w14:textId="77777777" w:rsidR="00957174" w:rsidRPr="00810895" w:rsidRDefault="00957174" w:rsidP="00810895">
      <w:pPr>
        <w:ind w:left="720" w:hanging="720"/>
        <w:rPr>
          <w:b/>
          <w:color w:val="000000"/>
        </w:rPr>
      </w:pPr>
    </w:p>
    <w:p w14:paraId="3489003C" w14:textId="1BFF1D6A" w:rsidR="004A4B68" w:rsidRPr="004A4B68" w:rsidRDefault="00123F81" w:rsidP="004A4B68">
      <w:pPr>
        <w:ind w:firstLine="720"/>
        <w:rPr>
          <w:color w:val="000000"/>
        </w:rPr>
      </w:pPr>
      <w:r>
        <w:rPr>
          <w:color w:val="000000"/>
        </w:rPr>
        <w:t xml:space="preserve">My </w:t>
      </w:r>
      <w:r w:rsidR="004A4B68">
        <w:rPr>
          <w:color w:val="000000"/>
        </w:rPr>
        <w:t>research career evolved over 40 years, but always focused on b</w:t>
      </w:r>
      <w:r w:rsidR="004A4B68" w:rsidRPr="004A4B68">
        <w:rPr>
          <w:color w:val="000000"/>
        </w:rPr>
        <w:t>asic research in plant molecular b</w:t>
      </w:r>
      <w:r w:rsidR="004A4B68">
        <w:rPr>
          <w:color w:val="000000"/>
        </w:rPr>
        <w:t>iology and protein engineering.  I have utilized</w:t>
      </w:r>
      <w:r w:rsidR="004A4B68" w:rsidRPr="004A4B68">
        <w:rPr>
          <w:color w:val="000000"/>
        </w:rPr>
        <w:t xml:space="preserve"> plant biotechnology </w:t>
      </w:r>
      <w:r w:rsidR="00D542F8">
        <w:rPr>
          <w:color w:val="000000"/>
        </w:rPr>
        <w:t xml:space="preserve">with a goal of enhancing </w:t>
      </w:r>
      <w:r w:rsidR="004A4B68" w:rsidRPr="004A4B68">
        <w:rPr>
          <w:color w:val="000000"/>
        </w:rPr>
        <w:t>food quality and value, for expression of pharmacologically products in transgenic plants, and for overcoming health and agricultural constraints in the developing world.</w:t>
      </w:r>
      <w:r w:rsidR="004C71CC">
        <w:rPr>
          <w:color w:val="000000"/>
        </w:rPr>
        <w:t xml:space="preserve">  In the recent past I have devoted time to national and international policy issues related to the adoption of GM crops (Arntzen et al., 2003)</w:t>
      </w:r>
    </w:p>
    <w:p w14:paraId="79008866" w14:textId="5FC68BC0" w:rsidR="00D542F8" w:rsidRDefault="00810895" w:rsidP="00D542F8">
      <w:pPr>
        <w:ind w:firstLine="720"/>
        <w:rPr>
          <w:rFonts w:cs="Arial"/>
        </w:rPr>
      </w:pPr>
      <w:r>
        <w:rPr>
          <w:color w:val="000000"/>
        </w:rPr>
        <w:t xml:space="preserve">From 1967 to 1990 my research centered on chloroplast structure and function in </w:t>
      </w:r>
      <w:r w:rsidR="004A4B68">
        <w:rPr>
          <w:color w:val="000000"/>
        </w:rPr>
        <w:t>higher plants</w:t>
      </w:r>
      <w:r w:rsidR="00BA4C71">
        <w:rPr>
          <w:color w:val="000000"/>
        </w:rPr>
        <w:t>,</w:t>
      </w:r>
      <w:r w:rsidR="00D542F8">
        <w:t xml:space="preserve"> with a strong interest in</w:t>
      </w:r>
      <w:r w:rsidR="00BA4C71">
        <w:t xml:space="preserve"> using this information for agricultural improvements</w:t>
      </w:r>
      <w:r w:rsidR="00D542F8">
        <w:t>.  I began w</w:t>
      </w:r>
      <w:r w:rsidR="001540E5">
        <w:t>ith studies of</w:t>
      </w:r>
      <w:r w:rsidR="00D542F8">
        <w:t xml:space="preserve"> </w:t>
      </w:r>
      <w:r w:rsidR="00BA4C71">
        <w:t>factors that</w:t>
      </w:r>
      <w:r w:rsidR="00D542F8">
        <w:t xml:space="preserve"> </w:t>
      </w:r>
      <w:r w:rsidR="00BA4C71">
        <w:t>influence</w:t>
      </w:r>
      <w:r w:rsidR="00D542F8">
        <w:t xml:space="preserve"> the quantum efficiency of photosynthesis.  After providing evidence that photosystems I and II exist in discrete polyprotein complexes, we </w:t>
      </w:r>
      <w:r w:rsidR="00BA4C71">
        <w:t>found</w:t>
      </w:r>
      <w:r w:rsidR="00D542F8">
        <w:t xml:space="preserve"> that proteins are phosphorylated in </w:t>
      </w:r>
      <w:r w:rsidR="00BA4C71">
        <w:t>chloroplast membranes</w:t>
      </w:r>
      <w:r w:rsidR="00CF1CA4">
        <w:t xml:space="preserve"> (Allen et al., 1981)</w:t>
      </w:r>
      <w:r w:rsidR="00D542F8">
        <w:t xml:space="preserve"> –</w:t>
      </w:r>
      <w:r w:rsidR="00CF1CA4">
        <w:t xml:space="preserve"> one of the first pieces of evidence for the existence of protein phosphorylation in plants </w:t>
      </w:r>
      <w:r w:rsidR="00D542F8">
        <w:t xml:space="preserve">– and that the kinase activation was controlled by membrane redox potential – also a novel idea.  This phosphorylation altered chloroplast thylakoid surface </w:t>
      </w:r>
      <w:r w:rsidR="00D542F8" w:rsidRPr="00047B8B">
        <w:rPr>
          <w:rFonts w:cs="Arial"/>
        </w:rPr>
        <w:t>charge and thereby regulated spatial positioning of photosystem reaction centers and light harvesting pigment-protein complexes</w:t>
      </w:r>
      <w:r w:rsidR="00D542F8">
        <w:rPr>
          <w:rFonts w:cs="Arial"/>
        </w:rPr>
        <w:t xml:space="preserve"> to modulate and optimize solar energy capture </w:t>
      </w:r>
      <w:r w:rsidR="00D542F8">
        <w:rPr>
          <w:rFonts w:cs="Arial"/>
        </w:rPr>
        <w:fldChar w:fldCharType="begin"/>
      </w:r>
      <w:r w:rsidR="00D542F8">
        <w:rPr>
          <w:rFonts w:cs="Arial"/>
        </w:rPr>
        <w:instrText xml:space="preserve"> ADDIN EN.CITE &lt;EndNote&gt;&lt;Cite&gt;&lt;Author&gt;Staehelin&lt;/Author&gt;&lt;Year&gt;1983&lt;/Year&gt;&lt;RecNum&gt;4&lt;/RecNum&gt;&lt;DisplayText&gt;(Staehelin and Arntzen, 1983)&lt;/DisplayText&gt;&lt;record&gt;&lt;rec-number&gt;4&lt;/rec-number&gt;&lt;foreign-keys&gt;&lt;key app="EN" db-id="0p505sae1f90tkez2x1vassaespw29wxeae0" timestamp="1436804855"&gt;4&lt;/key&gt;&lt;/foreign-keys&gt;&lt;ref-type name="Journal Article"&gt;17&lt;/ref-type&gt;&lt;contributors&gt;&lt;authors&gt;&lt;author&gt;Staehelin, L. A.&lt;/author&gt;&lt;author&gt;Arntzen, C. J.&lt;/author&gt;&lt;/authors&gt;&lt;/contributors&gt;&lt;titles&gt;&lt;title&gt;Regulation of chloroplast membrane function: protein phosphorylation changes the spatial organization of membrane components&lt;/title&gt;&lt;secondary-title&gt;J. Cell. Biol.&lt;/secondary-title&gt;&lt;/titles&gt;&lt;periodical&gt;&lt;full-title&gt;J. Cell. Biol.&lt;/full-title&gt;&lt;/periodical&gt;&lt;pages&gt;1327-37&lt;/pages&gt;&lt;volume&gt;97&lt;/volume&gt;&lt;number&gt;5 Pt 1&lt;/number&gt;&lt;edition&gt;1983/11/01&lt;/edition&gt;&lt;keywords&gt;&lt;keyword&gt;Cell Membrane/*physiology&lt;/keyword&gt;&lt;keyword&gt;Chloroplasts/*ultrastructure&lt;/keyword&gt;&lt;keyword&gt;Electrophoresis, Polyacrylamide Gel&lt;/keyword&gt;&lt;keyword&gt;Light-Harvesting Protein Complexes&lt;/keyword&gt;&lt;keyword&gt;Membrane Proteins/*metabolism&lt;/keyword&gt;&lt;keyword&gt;Microscopy, Electron&lt;/keyword&gt;&lt;keyword&gt;Molecular Weight&lt;/keyword&gt;&lt;keyword&gt;Phosphorylation&lt;/keyword&gt;&lt;keyword&gt;Photosynthetic Reaction Center Complex Proteins&lt;/keyword&gt;&lt;keyword&gt;Plant Proteins/metabolism&lt;/keyword&gt;&lt;/keywords&gt;&lt;dates&gt;&lt;year&gt;1983&lt;/year&gt;&lt;pub-dates&gt;&lt;date&gt;Nov&lt;/date&gt;&lt;/pub-dates&gt;&lt;/dates&gt;&lt;isbn&gt;0021-9525 (Print)&amp;#xD;0021-9525 (Linking)&lt;/isbn&gt;&lt;accession-num&gt;6355117&lt;/accession-num&gt;&lt;urls&gt;&lt;related-urls&gt;&lt;url&gt;http://www.ncbi.nlm.nih.gov/entrez/query.fcgi?cmd=Retrieve&amp;amp;db=PubMed&amp;amp;dopt=Citation&amp;amp;list_uids=6355117&lt;/url&gt;&lt;url&gt;http://jcb.rupress.org/content/97/5/1327.full.pdf&lt;/url&gt;&lt;/related-urls&gt;&lt;/urls&gt;&lt;custom2&gt;2112674&lt;/custom2&gt;&lt;language&gt;eng&lt;/language&gt;&lt;/record&gt;&lt;/Cite&gt;&lt;/EndNote&gt;</w:instrText>
      </w:r>
      <w:r w:rsidR="00D542F8">
        <w:rPr>
          <w:rFonts w:cs="Arial"/>
        </w:rPr>
        <w:fldChar w:fldCharType="separate"/>
      </w:r>
      <w:r w:rsidR="00D542F8">
        <w:rPr>
          <w:rFonts w:cs="Arial"/>
          <w:noProof/>
        </w:rPr>
        <w:t>(Staehelin and Arntzen, 1983)</w:t>
      </w:r>
      <w:r w:rsidR="00D542F8">
        <w:rPr>
          <w:rFonts w:cs="Arial"/>
        </w:rPr>
        <w:fldChar w:fldCharType="end"/>
      </w:r>
      <w:r w:rsidR="00D542F8">
        <w:rPr>
          <w:rFonts w:cs="Arial"/>
        </w:rPr>
        <w:t xml:space="preserve">. </w:t>
      </w:r>
      <w:r w:rsidR="00D542F8" w:rsidRPr="00047B8B">
        <w:rPr>
          <w:rFonts w:cs="Arial"/>
        </w:rPr>
        <w:t xml:space="preserve">My studies of chloroplast membrane organization led to a collaboration with agronomists who had discovered herbicide-resistant weeds.   Knowing that some of these herbicides acted by blocking photosynthetic electron transport, my team </w:t>
      </w:r>
      <w:r w:rsidR="00D542F8">
        <w:rPr>
          <w:rFonts w:cs="Arial"/>
        </w:rPr>
        <w:t>showed</w:t>
      </w:r>
      <w:r w:rsidR="00D542F8" w:rsidRPr="00047B8B">
        <w:rPr>
          <w:rFonts w:cs="Arial"/>
        </w:rPr>
        <w:t xml:space="preserve"> that triazine herbicides bind to a specific protein in the photosystem II complex</w:t>
      </w:r>
      <w:r w:rsidR="00D542F8">
        <w:rPr>
          <w:rFonts w:cs="Arial"/>
        </w:rPr>
        <w:t xml:space="preserve">; this was the first molecular target known for a commercial herbicide </w:t>
      </w:r>
      <w:r w:rsidR="00D542F8">
        <w:rPr>
          <w:rFonts w:cs="Arial"/>
        </w:rPr>
        <w:fldChar w:fldCharType="begin"/>
      </w:r>
      <w:r w:rsidR="00D542F8">
        <w:rPr>
          <w:rFonts w:cs="Arial"/>
        </w:rPr>
        <w:instrText xml:space="preserve"> ADDIN EN.CITE &lt;EndNote&gt;&lt;Cite&gt;&lt;Author&gt;Steinback&lt;/Author&gt;&lt;Year&gt;1981&lt;/Year&gt;&lt;RecNum&gt;6&lt;/RecNum&gt;&lt;DisplayText&gt;(Steinback et al., 1981)&lt;/DisplayText&gt;&lt;record&gt;&lt;rec-number&gt;6&lt;/rec-number&gt;&lt;foreign-keys&gt;&lt;key app="EN" db-id="0p505sae1f90tkez2x1vassaespw29wxeae0" timestamp="1436804894"&gt;6&lt;/key&gt;&lt;/foreign-keys&gt;&lt;ref-type name="Journal Article"&gt;17&lt;/ref-type&gt;&lt;contributors&gt;&lt;authors&gt;&lt;author&gt;Steinback, K. E.&lt;/author&gt;&lt;author&gt;McIntosh, L.&lt;/author&gt;&lt;author&gt;Bogorad, L.&lt;/author&gt;&lt;author&gt;Arntzen, C. J.&lt;/author&gt;&lt;/authors&gt;&lt;/contributors&gt;&lt;auth-address&gt;MSU-DOE Plant Research Laboratory, Michigan State University, East Lansing, Michigan 48824.&lt;/auth-address&gt;&lt;titles&gt;&lt;title&gt;Identification of the triazine receptor protein as a chloroplast gene product&lt;/title&gt;&lt;secondary-title&gt;Proc. Natl. Acad. Sci. USA&lt;/secondary-title&gt;&lt;/titles&gt;&lt;periodical&gt;&lt;full-title&gt;Proc. Natl. Acad. Sci. USA&lt;/full-title&gt;&lt;/periodical&gt;&lt;pages&gt;7463-7&lt;/pages&gt;&lt;volume&gt;78&lt;/volume&gt;&lt;number&gt;12&lt;/number&gt;&lt;edition&gt;1981/12/01&lt;/edition&gt;&lt;dates&gt;&lt;year&gt;1981&lt;/year&gt;&lt;pub-dates&gt;&lt;date&gt;Dec&lt;/date&gt;&lt;/pub-dates&gt;&lt;/dates&gt;&lt;isbn&gt;0027-8424 (Print)&amp;#xD;0027-8424 (Linking)&lt;/isbn&gt;&lt;accession-num&gt;16593133&lt;/accession-num&gt;&lt;urls&gt;&lt;related-urls&gt;&lt;url&gt;http://www.ncbi.nlm.nih.gov/entrez/query.fcgi?cmd=Retrieve&amp;amp;db=PubMed&amp;amp;dopt=Citation&amp;amp;list_uids=16593133&lt;/url&gt;&lt;url&gt;http://www.ncbi.nlm.nih.gov/pmc/articles/PMC349288/pdf/pnas00663-0256.pdf&lt;/url&gt;&lt;/related-urls&gt;&lt;/urls&gt;&lt;custom2&gt;349288&lt;/custom2&gt;&lt;language&gt;eng&lt;/language&gt;&lt;/record&gt;&lt;/Cite&gt;&lt;/EndNote&gt;</w:instrText>
      </w:r>
      <w:r w:rsidR="00D542F8">
        <w:rPr>
          <w:rFonts w:cs="Arial"/>
        </w:rPr>
        <w:fldChar w:fldCharType="separate"/>
      </w:r>
      <w:r w:rsidR="00D542F8">
        <w:rPr>
          <w:rFonts w:cs="Arial"/>
          <w:noProof/>
        </w:rPr>
        <w:t>(Steinback et al., 1981)</w:t>
      </w:r>
      <w:r w:rsidR="00D542F8">
        <w:rPr>
          <w:rFonts w:cs="Arial"/>
        </w:rPr>
        <w:fldChar w:fldCharType="end"/>
      </w:r>
      <w:r w:rsidR="00D542F8">
        <w:rPr>
          <w:rFonts w:cs="Arial"/>
        </w:rPr>
        <w:t>.</w:t>
      </w:r>
      <w:r w:rsidR="00D542F8" w:rsidRPr="00047B8B">
        <w:rPr>
          <w:rFonts w:cs="Arial"/>
        </w:rPr>
        <w:t xml:space="preserve">  We </w:t>
      </w:r>
      <w:r w:rsidR="00D542F8">
        <w:rPr>
          <w:rFonts w:cs="Arial"/>
        </w:rPr>
        <w:t>learned</w:t>
      </w:r>
      <w:r w:rsidR="00D542F8" w:rsidRPr="00047B8B">
        <w:rPr>
          <w:rFonts w:cs="Arial"/>
        </w:rPr>
        <w:t xml:space="preserve"> that a mutation of a single amino acid in this binding pocket could completely block herbicide binding and action</w:t>
      </w:r>
      <w:r w:rsidR="00110211">
        <w:rPr>
          <w:rFonts w:cs="Arial"/>
        </w:rPr>
        <w:t xml:space="preserve"> (Hirschberg et al</w:t>
      </w:r>
      <w:r w:rsidR="00D542F8" w:rsidRPr="00047B8B">
        <w:rPr>
          <w:rFonts w:cs="Arial"/>
        </w:rPr>
        <w:t>.</w:t>
      </w:r>
      <w:r w:rsidR="00110211">
        <w:rPr>
          <w:rFonts w:cs="Arial"/>
        </w:rPr>
        <w:t xml:space="preserve">, 1984).  </w:t>
      </w:r>
      <w:r w:rsidR="00D542F8" w:rsidRPr="00047B8B">
        <w:rPr>
          <w:rFonts w:cs="Arial"/>
        </w:rPr>
        <w:t xml:space="preserve">This discovery was at the time when genetic transformation was just being developed for plants, and our team was influential in pioneering the concept of engineering a crop for herbicide resistance.  </w:t>
      </w:r>
    </w:p>
    <w:p w14:paraId="667B317A" w14:textId="61DC678B" w:rsidR="00BA4C71" w:rsidRDefault="00BA4C71" w:rsidP="00BA4C71">
      <w:pPr>
        <w:rPr>
          <w:rFonts w:cs="Arial"/>
        </w:rPr>
      </w:pPr>
      <w:r>
        <w:rPr>
          <w:rFonts w:cs="Arial"/>
        </w:rPr>
        <w:tab/>
        <w:t>In 1984 I joined the DuP</w:t>
      </w:r>
      <w:r w:rsidRPr="00047B8B">
        <w:rPr>
          <w:rFonts w:cs="Arial"/>
        </w:rPr>
        <w:t xml:space="preserve">ont Company to help create their program in crop biotechnology, with a strong focus on creation of herbicide and insect resistance </w:t>
      </w:r>
      <w:r w:rsidRPr="00047B8B">
        <w:rPr>
          <w:rFonts w:cs="Arial"/>
          <w:i/>
        </w:rPr>
        <w:t>via</w:t>
      </w:r>
      <w:r w:rsidRPr="00047B8B">
        <w:rPr>
          <w:rFonts w:cs="Arial"/>
        </w:rPr>
        <w:t xml:space="preserve"> introduction of new proteins into the crop plants.</w:t>
      </w:r>
      <w:r>
        <w:rPr>
          <w:rFonts w:cs="Arial"/>
        </w:rPr>
        <w:t xml:space="preserve">  This was my first intensive interaction with scientists working at the </w:t>
      </w:r>
      <w:r>
        <w:rPr>
          <w:rFonts w:cs="Arial"/>
        </w:rPr>
        <w:lastRenderedPageBreak/>
        <w:t xml:space="preserve">forefront of gene expression in plants.  DuPont was also a setting where I could learn the discipline needed for product development and management of multidisciplinary projects that dominated my </w:t>
      </w:r>
      <w:r w:rsidR="003C0D6D">
        <w:rPr>
          <w:rFonts w:cs="Arial"/>
        </w:rPr>
        <w:t xml:space="preserve">subsequent </w:t>
      </w:r>
      <w:r>
        <w:rPr>
          <w:rFonts w:cs="Arial"/>
        </w:rPr>
        <w:t xml:space="preserve">research.  </w:t>
      </w:r>
      <w:r w:rsidR="003C0D6D">
        <w:rPr>
          <w:rFonts w:cs="Arial"/>
        </w:rPr>
        <w:t>It was a very exciting time.</w:t>
      </w:r>
    </w:p>
    <w:p w14:paraId="5C7C62C2" w14:textId="6347710A" w:rsidR="004A4B68" w:rsidRPr="00C80AF5" w:rsidRDefault="00BA4C71" w:rsidP="00C80AF5">
      <w:pPr>
        <w:rPr>
          <w:rFonts w:cs="Arial"/>
        </w:rPr>
      </w:pPr>
      <w:r>
        <w:rPr>
          <w:rFonts w:cs="Arial"/>
        </w:rPr>
        <w:tab/>
        <w:t xml:space="preserve">I was lured away from Dupont by </w:t>
      </w:r>
      <w:r w:rsidRPr="00BA4C71">
        <w:rPr>
          <w:rFonts w:cs="Arial"/>
        </w:rPr>
        <w:t xml:space="preserve">an offer from Texas A&amp;M </w:t>
      </w:r>
      <w:r w:rsidR="00E843F1" w:rsidRPr="00BA4C71">
        <w:rPr>
          <w:rFonts w:cs="Arial"/>
        </w:rPr>
        <w:t>University</w:t>
      </w:r>
      <w:r w:rsidR="00E843F1">
        <w:rPr>
          <w:rFonts w:cs="Arial"/>
        </w:rPr>
        <w:t xml:space="preserve"> that made it possible</w:t>
      </w:r>
      <w:r w:rsidRPr="00BA4C71">
        <w:rPr>
          <w:rFonts w:cs="Arial"/>
        </w:rPr>
        <w:t xml:space="preserve"> to lead their creation of a research center in the Texas Medical Center in Houston.  As the doors opened to this new Institute, my goal was to find a project area</w:t>
      </w:r>
      <w:r w:rsidR="00E843F1">
        <w:rPr>
          <w:rFonts w:cs="Arial"/>
        </w:rPr>
        <w:t xml:space="preserve"> with a </w:t>
      </w:r>
      <w:r w:rsidR="00E843F1" w:rsidRPr="00BA4C71">
        <w:rPr>
          <w:rFonts w:cs="Arial"/>
        </w:rPr>
        <w:t>very direct medical focus</w:t>
      </w:r>
      <w:r w:rsidR="00E843F1">
        <w:rPr>
          <w:rFonts w:cs="Arial"/>
        </w:rPr>
        <w:t xml:space="preserve"> and draw upon my prior expertise.  This</w:t>
      </w:r>
      <w:r w:rsidR="00C80AF5">
        <w:rPr>
          <w:rFonts w:cs="Arial"/>
        </w:rPr>
        <w:t xml:space="preserve"> </w:t>
      </w:r>
      <w:r w:rsidR="00D024A9">
        <w:rPr>
          <w:rFonts w:cs="Arial"/>
        </w:rPr>
        <w:t>led</w:t>
      </w:r>
      <w:r w:rsidR="00C80AF5">
        <w:rPr>
          <w:rFonts w:cs="Arial"/>
        </w:rPr>
        <w:t xml:space="preserve"> to our efforts to </w:t>
      </w:r>
      <w:r w:rsidR="001540E5">
        <w:rPr>
          <w:rFonts w:cs="Arial"/>
        </w:rPr>
        <w:t xml:space="preserve">produce (and possibly deliver) </w:t>
      </w:r>
      <w:r w:rsidR="00C80AF5">
        <w:rPr>
          <w:rFonts w:cs="Arial"/>
        </w:rPr>
        <w:t xml:space="preserve">plant-made </w:t>
      </w:r>
      <w:r w:rsidR="001540E5">
        <w:rPr>
          <w:rFonts w:cs="Arial"/>
        </w:rPr>
        <w:t>protein pharmaceuticals.  Our first</w:t>
      </w:r>
      <w:r w:rsidRPr="00BA4C71">
        <w:rPr>
          <w:rFonts w:cs="Arial"/>
        </w:rPr>
        <w:t xml:space="preserve"> publication</w:t>
      </w:r>
      <w:r w:rsidR="00C80AF5">
        <w:rPr>
          <w:rFonts w:cs="Arial"/>
        </w:rPr>
        <w:t>,</w:t>
      </w:r>
      <w:r w:rsidRPr="00BA4C71">
        <w:rPr>
          <w:rFonts w:cs="Arial"/>
        </w:rPr>
        <w:t xml:space="preserve"> entitled "Expression of Hepatitis B Surface Antigen in Transgenic Plants" </w:t>
      </w:r>
      <w:r w:rsidR="001540E5">
        <w:rPr>
          <w:rFonts w:cs="Arial"/>
        </w:rPr>
        <w:t>(Mason et al.,</w:t>
      </w:r>
      <w:r w:rsidR="00CF1CA4">
        <w:rPr>
          <w:rFonts w:cs="Arial"/>
        </w:rPr>
        <w:t xml:space="preserve"> </w:t>
      </w:r>
      <w:r w:rsidR="001540E5">
        <w:rPr>
          <w:rFonts w:cs="Arial"/>
        </w:rPr>
        <w:t>1992)</w:t>
      </w:r>
      <w:r w:rsidR="00C80AF5">
        <w:rPr>
          <w:rFonts w:cs="Arial"/>
        </w:rPr>
        <w:t>,</w:t>
      </w:r>
      <w:r w:rsidR="001540E5">
        <w:rPr>
          <w:rFonts w:cs="Arial"/>
        </w:rPr>
        <w:t xml:space="preserve"> </w:t>
      </w:r>
      <w:r w:rsidRPr="00BA4C71">
        <w:rPr>
          <w:rFonts w:cs="Arial"/>
        </w:rPr>
        <w:t xml:space="preserve">initiated the field of research relating </w:t>
      </w:r>
      <w:r w:rsidRPr="00C80AF5">
        <w:rPr>
          <w:rFonts w:cs="Arial"/>
        </w:rPr>
        <w:t xml:space="preserve">to production of subunit vaccines in plants. </w:t>
      </w:r>
      <w:r w:rsidR="001540E5" w:rsidRPr="00C80AF5">
        <w:rPr>
          <w:rFonts w:cs="Arial"/>
        </w:rPr>
        <w:t xml:space="preserve"> We had</w:t>
      </w:r>
      <w:r w:rsidRPr="00C80AF5">
        <w:rPr>
          <w:rFonts w:cs="Arial"/>
        </w:rPr>
        <w:t xml:space="preserve"> </w:t>
      </w:r>
      <w:r w:rsidR="00810895" w:rsidRPr="00C80AF5">
        <w:rPr>
          <w:rFonts w:cs="Arial"/>
        </w:rPr>
        <w:t xml:space="preserve">a primary emphasis on mucosal immunization, </w:t>
      </w:r>
      <w:r w:rsidR="001540E5" w:rsidRPr="00C80AF5">
        <w:rPr>
          <w:rFonts w:cs="Arial"/>
        </w:rPr>
        <w:t xml:space="preserve">which led to conducting </w:t>
      </w:r>
      <w:r w:rsidR="00810895" w:rsidRPr="00C80AF5">
        <w:rPr>
          <w:rFonts w:cs="Arial"/>
        </w:rPr>
        <w:t>3 human clinical trials using antigens produced in plants</w:t>
      </w:r>
      <w:r w:rsidR="001540E5" w:rsidRPr="00C80AF5">
        <w:rPr>
          <w:rFonts w:cs="Arial"/>
        </w:rPr>
        <w:t xml:space="preserve"> and delivered as unprocessed plant tissue</w:t>
      </w:r>
      <w:r w:rsidR="00810895" w:rsidRPr="00C80AF5">
        <w:rPr>
          <w:rFonts w:cs="Arial"/>
        </w:rPr>
        <w:t>.</w:t>
      </w:r>
      <w:r w:rsidR="001540E5" w:rsidRPr="00C80AF5">
        <w:rPr>
          <w:rFonts w:cs="Arial"/>
        </w:rPr>
        <w:t xml:space="preserve">  These “edible vaccines” were a validation of the ability of plant cells to make functional immunogenic proteins as candidate antigens</w:t>
      </w:r>
      <w:r w:rsidR="00CF1CA4">
        <w:rPr>
          <w:rFonts w:cs="Arial"/>
        </w:rPr>
        <w:t xml:space="preserve"> for oral delivery</w:t>
      </w:r>
      <w:r w:rsidR="00384089">
        <w:rPr>
          <w:rFonts w:cs="Arial"/>
        </w:rPr>
        <w:t xml:space="preserve"> (Arntzen et al., 2005)</w:t>
      </w:r>
      <w:r w:rsidR="001540E5" w:rsidRPr="00C80AF5">
        <w:rPr>
          <w:rFonts w:cs="Arial"/>
        </w:rPr>
        <w:t>.</w:t>
      </w:r>
      <w:r w:rsidR="00810895" w:rsidRPr="00C80AF5">
        <w:rPr>
          <w:rFonts w:cs="Arial"/>
        </w:rPr>
        <w:t xml:space="preserve"> Wi</w:t>
      </w:r>
      <w:r w:rsidR="001540E5" w:rsidRPr="00C80AF5">
        <w:rPr>
          <w:rFonts w:cs="Arial"/>
        </w:rPr>
        <w:t>th a team of colleagues</w:t>
      </w:r>
      <w:r w:rsidR="00C80AF5" w:rsidRPr="00C80AF5">
        <w:rPr>
          <w:rFonts w:cs="Arial"/>
        </w:rPr>
        <w:t xml:space="preserve"> (Santi et al. 2006)</w:t>
      </w:r>
      <w:r w:rsidR="001540E5" w:rsidRPr="00C80AF5">
        <w:rPr>
          <w:rFonts w:cs="Arial"/>
        </w:rPr>
        <w:t>, we</w:t>
      </w:r>
      <w:r w:rsidR="00810895" w:rsidRPr="00C80AF5">
        <w:rPr>
          <w:rFonts w:cs="Arial"/>
        </w:rPr>
        <w:t xml:space="preserve"> devised new viral vectors </w:t>
      </w:r>
      <w:r w:rsidR="001540E5" w:rsidRPr="00C80AF5">
        <w:rPr>
          <w:rFonts w:cs="Arial"/>
        </w:rPr>
        <w:t>for</w:t>
      </w:r>
      <w:r w:rsidR="00CF1CA4">
        <w:rPr>
          <w:rFonts w:cs="Arial"/>
        </w:rPr>
        <w:t xml:space="preserve"> a </w:t>
      </w:r>
      <w:r w:rsidR="00810895" w:rsidRPr="00C80AF5">
        <w:rPr>
          <w:rFonts w:cs="Arial"/>
        </w:rPr>
        <w:t>cost-effective bio</w:t>
      </w:r>
      <w:r w:rsidR="001540E5" w:rsidRPr="00C80AF5">
        <w:rPr>
          <w:rFonts w:cs="Arial"/>
        </w:rPr>
        <w:t xml:space="preserve">manufacturing platform </w:t>
      </w:r>
      <w:r w:rsidR="00C80AF5">
        <w:rPr>
          <w:rFonts w:cs="Arial"/>
        </w:rPr>
        <w:t>with an ultimate goal of production of highly purified antigens from plant tissue for traditional vaccine delivery</w:t>
      </w:r>
      <w:r w:rsidR="00810895" w:rsidRPr="00C80AF5">
        <w:rPr>
          <w:rFonts w:cs="Arial"/>
        </w:rPr>
        <w:t>. We have also developed expression vectors, based upon plant viruses, for production of monoclonal antibodies (</w:t>
      </w:r>
      <w:proofErr w:type="spellStart"/>
      <w:r w:rsidR="00810895" w:rsidRPr="00C80AF5">
        <w:rPr>
          <w:rFonts w:cs="Arial"/>
        </w:rPr>
        <w:t>mAbs</w:t>
      </w:r>
      <w:proofErr w:type="spellEnd"/>
      <w:r w:rsidR="00810895" w:rsidRPr="00C80AF5">
        <w:rPr>
          <w:rFonts w:cs="Arial"/>
        </w:rPr>
        <w:t xml:space="preserve">) and </w:t>
      </w:r>
      <w:proofErr w:type="spellStart"/>
      <w:r w:rsidR="00810895" w:rsidRPr="00C80AF5">
        <w:rPr>
          <w:rFonts w:cs="Arial"/>
        </w:rPr>
        <w:t>mAb</w:t>
      </w:r>
      <w:proofErr w:type="spellEnd"/>
      <w:r w:rsidR="00810895" w:rsidRPr="00C80AF5">
        <w:rPr>
          <w:rFonts w:cs="Arial"/>
        </w:rPr>
        <w:t>-fusion proteins in tobacco.</w:t>
      </w:r>
      <w:r w:rsidR="00C80AF5" w:rsidRPr="00C80AF5">
        <w:rPr>
          <w:rFonts w:cs="Arial"/>
        </w:rPr>
        <w:t xml:space="preserve">  </w:t>
      </w:r>
      <w:r w:rsidR="00C80AF5">
        <w:rPr>
          <w:rFonts w:cs="Arial"/>
        </w:rPr>
        <w:t xml:space="preserve">We utilized this system to </w:t>
      </w:r>
      <w:r w:rsidR="00C80AF5" w:rsidRPr="00C80AF5">
        <w:rPr>
          <w:rFonts w:cs="Arial"/>
        </w:rPr>
        <w:t>design and test a therapeutic to treat Ebola</w:t>
      </w:r>
      <w:r w:rsidR="00C80AF5">
        <w:rPr>
          <w:rFonts w:cs="Arial"/>
        </w:rPr>
        <w:t xml:space="preserve"> (Arntzen, 2015)</w:t>
      </w:r>
      <w:r w:rsidR="00384089">
        <w:rPr>
          <w:rFonts w:cs="Arial"/>
        </w:rPr>
        <w:t>, which lead to scale up development by corporate collaborators</w:t>
      </w:r>
      <w:r w:rsidR="00C80AF5" w:rsidRPr="00C80AF5">
        <w:rPr>
          <w:rFonts w:cs="Arial"/>
        </w:rPr>
        <w:t xml:space="preserve">.  An outcome of this work was recognition </w:t>
      </w:r>
      <w:r w:rsidR="004A4B68" w:rsidRPr="00C80AF5">
        <w:rPr>
          <w:rFonts w:cs="Arial"/>
        </w:rPr>
        <w:t>by Fast Magazine</w:t>
      </w:r>
      <w:r w:rsidR="00CF1CA4">
        <w:rPr>
          <w:rFonts w:cs="Arial"/>
        </w:rPr>
        <w:t xml:space="preserve"> of my role</w:t>
      </w:r>
      <w:r w:rsidR="004A4B68" w:rsidRPr="00C80AF5">
        <w:rPr>
          <w:rFonts w:cs="Arial"/>
        </w:rPr>
        <w:t xml:space="preserve"> as “The Most Creative Person in Business in 2015” for leadership in development of ZMapp, the </w:t>
      </w:r>
      <w:r w:rsidR="00384089">
        <w:rPr>
          <w:rFonts w:cs="Arial"/>
        </w:rPr>
        <w:t>leading therapeutic for Ebola.  T</w:t>
      </w:r>
      <w:r w:rsidR="004A4B68" w:rsidRPr="00C80AF5">
        <w:rPr>
          <w:rFonts w:cs="Arial"/>
        </w:rPr>
        <w:t xml:space="preserve">hey designated </w:t>
      </w:r>
      <w:r w:rsidR="00CF1CA4">
        <w:rPr>
          <w:rFonts w:cs="Arial"/>
        </w:rPr>
        <w:t>me as</w:t>
      </w:r>
      <w:r w:rsidR="004A4B68" w:rsidRPr="00C80AF5">
        <w:rPr>
          <w:rFonts w:cs="Arial"/>
        </w:rPr>
        <w:t xml:space="preserve"> the “godfather of a growing fi</w:t>
      </w:r>
      <w:r w:rsidR="003C0D6D">
        <w:rPr>
          <w:rFonts w:cs="Arial"/>
        </w:rPr>
        <w:t>eld of research called pharming.</w:t>
      </w:r>
      <w:r w:rsidR="00CF1CA4">
        <w:rPr>
          <w:rFonts w:cs="Arial"/>
        </w:rPr>
        <w:t xml:space="preserve">” </w:t>
      </w:r>
      <w:r w:rsidR="00957174">
        <w:rPr>
          <w:rFonts w:cs="Arial"/>
        </w:rPr>
        <w:t xml:space="preserve"> </w:t>
      </w:r>
    </w:p>
    <w:p w14:paraId="2AC93C8D" w14:textId="77777777" w:rsidR="00810895" w:rsidRPr="00810895" w:rsidRDefault="00810895" w:rsidP="00810895">
      <w:pPr>
        <w:rPr>
          <w:b/>
          <w:color w:val="000000"/>
        </w:rPr>
      </w:pPr>
    </w:p>
    <w:p w14:paraId="28D3BD24" w14:textId="0E54D1B8" w:rsidR="007F383B" w:rsidRPr="00810895" w:rsidRDefault="00110211" w:rsidP="00810895">
      <w:pPr>
        <w:ind w:left="720" w:hanging="720"/>
        <w:rPr>
          <w:b/>
          <w:color w:val="000000"/>
        </w:rPr>
      </w:pPr>
      <w:r>
        <w:rPr>
          <w:b/>
          <w:color w:val="000000"/>
        </w:rPr>
        <w:t>References</w:t>
      </w:r>
    </w:p>
    <w:p w14:paraId="5E0BE73E" w14:textId="77777777" w:rsidR="00FD396E" w:rsidRPr="004C18DC" w:rsidRDefault="00FD396E" w:rsidP="00FD396E">
      <w:pPr>
        <w:ind w:left="720" w:hanging="720"/>
        <w:rPr>
          <w:b/>
          <w:color w:val="000000"/>
        </w:rPr>
      </w:pPr>
    </w:p>
    <w:p w14:paraId="68BC1A18" w14:textId="60A7CC76" w:rsidR="00123F81" w:rsidRDefault="004C71CC" w:rsidP="00123F81">
      <w:pPr>
        <w:ind w:left="720" w:hanging="720"/>
        <w:rPr>
          <w:rFonts w:ascii="Times" w:hAnsi="Times"/>
        </w:rPr>
      </w:pPr>
      <w:r>
        <w:rPr>
          <w:rFonts w:ascii="Times" w:hAnsi="Times"/>
          <w:b/>
        </w:rPr>
        <w:t xml:space="preserve">Arntzen, C.J., A Coghlan, B. Johnson, J. </w:t>
      </w:r>
      <w:proofErr w:type="spellStart"/>
      <w:proofErr w:type="gramStart"/>
      <w:r>
        <w:rPr>
          <w:rFonts w:ascii="Times" w:hAnsi="Times"/>
          <w:b/>
        </w:rPr>
        <w:t>Peacock,and</w:t>
      </w:r>
      <w:proofErr w:type="spellEnd"/>
      <w:proofErr w:type="gramEnd"/>
      <w:r>
        <w:rPr>
          <w:rFonts w:ascii="Times" w:hAnsi="Times"/>
          <w:b/>
        </w:rPr>
        <w:t xml:space="preserve"> M. </w:t>
      </w:r>
      <w:proofErr w:type="spellStart"/>
      <w:r>
        <w:rPr>
          <w:rFonts w:ascii="Times" w:hAnsi="Times"/>
          <w:b/>
        </w:rPr>
        <w:t>Rodemeyer</w:t>
      </w:r>
      <w:proofErr w:type="spellEnd"/>
      <w:r>
        <w:rPr>
          <w:rFonts w:ascii="Times" w:hAnsi="Times"/>
          <w:b/>
        </w:rPr>
        <w:t xml:space="preserve">.  </w:t>
      </w:r>
      <w:r w:rsidR="00123F81" w:rsidRPr="00123F81">
        <w:rPr>
          <w:rFonts w:ascii="Times" w:hAnsi="Times"/>
        </w:rPr>
        <w:t>2003.</w:t>
      </w:r>
      <w:r w:rsidR="00123F81">
        <w:rPr>
          <w:rFonts w:ascii="Times" w:hAnsi="Times"/>
          <w:b/>
        </w:rPr>
        <w:t xml:space="preserve"> </w:t>
      </w:r>
      <w:r>
        <w:rPr>
          <w:rFonts w:ascii="Times" w:hAnsi="Times"/>
        </w:rPr>
        <w:t xml:space="preserve">GM Crops: Science, Politics and Communication.  Nature Reviews </w:t>
      </w:r>
      <w:r w:rsidR="00384089">
        <w:rPr>
          <w:rFonts w:ascii="Times" w:hAnsi="Times"/>
        </w:rPr>
        <w:t>4</w:t>
      </w:r>
      <w:r w:rsidR="00EC05EE">
        <w:rPr>
          <w:rFonts w:ascii="Times" w:hAnsi="Times"/>
        </w:rPr>
        <w:t xml:space="preserve">: </w:t>
      </w:r>
      <w:r>
        <w:rPr>
          <w:rFonts w:ascii="Times" w:hAnsi="Times"/>
        </w:rPr>
        <w:t>839-843.</w:t>
      </w:r>
    </w:p>
    <w:p w14:paraId="42A550E4" w14:textId="3D1198ED" w:rsidR="00CF1CA4" w:rsidRPr="004C71CC" w:rsidRDefault="00CF1CA4" w:rsidP="00CF1CA4">
      <w:pPr>
        <w:ind w:left="720" w:hanging="720"/>
        <w:rPr>
          <w:rFonts w:ascii="Times" w:hAnsi="Times"/>
        </w:rPr>
      </w:pPr>
      <w:r w:rsidRPr="002C5E3E">
        <w:rPr>
          <w:rFonts w:ascii="Times" w:hAnsi="Times"/>
          <w:b/>
        </w:rPr>
        <w:t xml:space="preserve">Allen, J.F., J. Bennett, K.E. </w:t>
      </w:r>
      <w:proofErr w:type="spellStart"/>
      <w:r w:rsidRPr="002C5E3E">
        <w:rPr>
          <w:rFonts w:ascii="Times" w:hAnsi="Times"/>
          <w:b/>
        </w:rPr>
        <w:t>Steinback</w:t>
      </w:r>
      <w:proofErr w:type="spellEnd"/>
      <w:r w:rsidRPr="002C5E3E">
        <w:rPr>
          <w:rFonts w:ascii="Times" w:hAnsi="Times"/>
          <w:b/>
        </w:rPr>
        <w:t xml:space="preserve"> and C.J. Arntzen.</w:t>
      </w:r>
      <w:r w:rsidRPr="002C5E3E">
        <w:rPr>
          <w:rFonts w:ascii="Times" w:hAnsi="Times"/>
        </w:rPr>
        <w:t xml:space="preserve"> 1981. Chloroplast protein phosphorylation couples plastoquinone redox state to distribution of excitation energy between photosystems. Nature 291:</w:t>
      </w:r>
      <w:r w:rsidR="00384089">
        <w:rPr>
          <w:rFonts w:ascii="Times" w:hAnsi="Times"/>
        </w:rPr>
        <w:t xml:space="preserve"> </w:t>
      </w:r>
      <w:r w:rsidRPr="002C5E3E">
        <w:rPr>
          <w:rFonts w:ascii="Times" w:hAnsi="Times"/>
        </w:rPr>
        <w:t>21-25.</w:t>
      </w:r>
    </w:p>
    <w:p w14:paraId="744EFC1A" w14:textId="678038D8" w:rsidR="00110211" w:rsidRDefault="00110211" w:rsidP="00FD396E">
      <w:pPr>
        <w:ind w:left="720" w:hanging="720"/>
        <w:rPr>
          <w:rFonts w:ascii="Times" w:hAnsi="Times"/>
        </w:rPr>
      </w:pPr>
      <w:proofErr w:type="spellStart"/>
      <w:r w:rsidRPr="002C5E3E">
        <w:rPr>
          <w:rFonts w:ascii="Times" w:hAnsi="Times"/>
          <w:b/>
        </w:rPr>
        <w:t>Staehelin</w:t>
      </w:r>
      <w:proofErr w:type="spellEnd"/>
      <w:r w:rsidRPr="002C5E3E">
        <w:rPr>
          <w:rFonts w:ascii="Times" w:hAnsi="Times"/>
          <w:b/>
        </w:rPr>
        <w:t>, L.A. and C.J. Arntzen.</w:t>
      </w:r>
      <w:r w:rsidRPr="002C5E3E">
        <w:rPr>
          <w:rFonts w:ascii="Times" w:hAnsi="Times"/>
        </w:rPr>
        <w:t xml:space="preserve"> 1983. Regulation of chloroplast membrane function: Protein phosphorylation changes the spatial organizat</w:t>
      </w:r>
      <w:r>
        <w:rPr>
          <w:rFonts w:ascii="Times" w:hAnsi="Times"/>
        </w:rPr>
        <w:t xml:space="preserve">ion of membrane components.  </w:t>
      </w:r>
      <w:r w:rsidR="00384089">
        <w:rPr>
          <w:rFonts w:ascii="Times" w:hAnsi="Times"/>
        </w:rPr>
        <w:t xml:space="preserve">Journal of Cell Biology 97: </w:t>
      </w:r>
      <w:r w:rsidRPr="002C5E3E">
        <w:rPr>
          <w:rFonts w:ascii="Times" w:hAnsi="Times"/>
        </w:rPr>
        <w:t>13271337.</w:t>
      </w:r>
    </w:p>
    <w:p w14:paraId="1305A3FD" w14:textId="51C06352" w:rsidR="00EC05EE" w:rsidRDefault="00123F81" w:rsidP="003C0D6D">
      <w:pPr>
        <w:ind w:left="720" w:hanging="720"/>
        <w:rPr>
          <w:rFonts w:ascii="Times" w:hAnsi="Times"/>
        </w:rPr>
      </w:pPr>
      <w:proofErr w:type="spellStart"/>
      <w:r w:rsidRPr="00EC05EE">
        <w:rPr>
          <w:rFonts w:ascii="Times" w:hAnsi="Times"/>
          <w:b/>
        </w:rPr>
        <w:t>Steinback</w:t>
      </w:r>
      <w:proofErr w:type="spellEnd"/>
      <w:r w:rsidRPr="00EC05EE">
        <w:rPr>
          <w:rFonts w:ascii="Times" w:hAnsi="Times"/>
          <w:b/>
        </w:rPr>
        <w:t xml:space="preserve">, K.E., L. McIntosh, L. </w:t>
      </w:r>
      <w:proofErr w:type="spellStart"/>
      <w:r w:rsidRPr="00EC05EE">
        <w:rPr>
          <w:rFonts w:ascii="Times" w:hAnsi="Times"/>
          <w:b/>
        </w:rPr>
        <w:t>Bogorad</w:t>
      </w:r>
      <w:proofErr w:type="spellEnd"/>
      <w:r w:rsidRPr="00EC05EE">
        <w:rPr>
          <w:rFonts w:ascii="Times" w:hAnsi="Times"/>
          <w:b/>
        </w:rPr>
        <w:t xml:space="preserve"> and C.J. Arntzen.</w:t>
      </w:r>
      <w:r w:rsidRPr="002C5E3E">
        <w:rPr>
          <w:rFonts w:ascii="Times" w:hAnsi="Times"/>
        </w:rPr>
        <w:t xml:space="preserve"> 1981. Identification of the Triazine Receptor Protein as a Chloroplast Gene Product. Proc. Natl. Acad. Sci. USA 78:</w:t>
      </w:r>
      <w:r w:rsidR="00384089">
        <w:rPr>
          <w:rFonts w:ascii="Times" w:hAnsi="Times"/>
        </w:rPr>
        <w:t xml:space="preserve"> </w:t>
      </w:r>
      <w:r w:rsidRPr="002C5E3E">
        <w:rPr>
          <w:rFonts w:ascii="Times" w:hAnsi="Times"/>
        </w:rPr>
        <w:t>7463-7467.</w:t>
      </w:r>
    </w:p>
    <w:p w14:paraId="562D7219" w14:textId="57FA6F89" w:rsidR="00E843F1" w:rsidRPr="00384089" w:rsidRDefault="00110211" w:rsidP="00384089">
      <w:pPr>
        <w:ind w:left="720" w:hanging="720"/>
        <w:rPr>
          <w:rFonts w:ascii="Times" w:hAnsi="Times"/>
        </w:rPr>
      </w:pPr>
      <w:r w:rsidRPr="002C5E3E">
        <w:rPr>
          <w:rFonts w:ascii="Times" w:hAnsi="Times"/>
          <w:b/>
        </w:rPr>
        <w:t>Hirschberg, J., A. Bleecker, D.J. Kyle, L. McIntosh and C.J. Arntzen.</w:t>
      </w:r>
      <w:r w:rsidRPr="002C5E3E">
        <w:rPr>
          <w:rFonts w:ascii="Times" w:hAnsi="Times"/>
        </w:rPr>
        <w:t xml:space="preserve"> 1984. The Molecular Basis of Triazine-Herbicide Resistance in Higher-Plant Chloroplasts. Z. </w:t>
      </w:r>
      <w:proofErr w:type="spellStart"/>
      <w:r w:rsidRPr="002C5E3E">
        <w:rPr>
          <w:rFonts w:ascii="Times" w:hAnsi="Times"/>
        </w:rPr>
        <w:t>Naturforsch</w:t>
      </w:r>
      <w:proofErr w:type="spellEnd"/>
      <w:r w:rsidRPr="002C5E3E">
        <w:rPr>
          <w:rFonts w:ascii="Times" w:hAnsi="Times"/>
        </w:rPr>
        <w:t>. 39c:</w:t>
      </w:r>
      <w:r w:rsidR="00384089">
        <w:rPr>
          <w:rFonts w:ascii="Times" w:hAnsi="Times"/>
        </w:rPr>
        <w:t xml:space="preserve"> </w:t>
      </w:r>
      <w:r w:rsidRPr="002C5E3E">
        <w:rPr>
          <w:rFonts w:ascii="Times" w:hAnsi="Times"/>
        </w:rPr>
        <w:t>412-420.</w:t>
      </w:r>
    </w:p>
    <w:p w14:paraId="152A66F0" w14:textId="61F39079" w:rsidR="00110211" w:rsidRDefault="00E843F1" w:rsidP="00384089">
      <w:pPr>
        <w:ind w:left="720" w:hanging="720"/>
        <w:rPr>
          <w:b/>
          <w:color w:val="000000"/>
        </w:rPr>
      </w:pPr>
      <w:r w:rsidRPr="002C5E3E">
        <w:rPr>
          <w:rFonts w:ascii="Times" w:hAnsi="Times"/>
          <w:b/>
        </w:rPr>
        <w:t>Mason, H.D., M.-K. Lam and C. J. Arntzen</w:t>
      </w:r>
      <w:r w:rsidRPr="002C5E3E">
        <w:rPr>
          <w:rFonts w:ascii="Times" w:hAnsi="Times"/>
        </w:rPr>
        <w:t>. 1992. Expression of hepatitis B surface antigen in transgenic plants. Proc. Natl. Acad. Sci. USA 89:</w:t>
      </w:r>
      <w:r w:rsidR="00384089">
        <w:rPr>
          <w:rFonts w:ascii="Times" w:hAnsi="Times"/>
        </w:rPr>
        <w:t xml:space="preserve"> </w:t>
      </w:r>
      <w:r w:rsidRPr="002C5E3E">
        <w:rPr>
          <w:rFonts w:ascii="Times" w:hAnsi="Times"/>
        </w:rPr>
        <w:t>11745-749.</w:t>
      </w:r>
    </w:p>
    <w:p w14:paraId="3E658277" w14:textId="6F40E0D6" w:rsidR="00EC05EE" w:rsidRDefault="00FD396E" w:rsidP="00384089">
      <w:pPr>
        <w:ind w:left="720" w:hanging="720"/>
        <w:rPr>
          <w:color w:val="000000"/>
        </w:rPr>
      </w:pPr>
      <w:r w:rsidRPr="004C18DC">
        <w:rPr>
          <w:b/>
          <w:color w:val="000000"/>
        </w:rPr>
        <w:t xml:space="preserve">Santi L, </w:t>
      </w:r>
      <w:proofErr w:type="spellStart"/>
      <w:r w:rsidRPr="004C18DC">
        <w:rPr>
          <w:b/>
          <w:color w:val="000000"/>
        </w:rPr>
        <w:t>Giritch</w:t>
      </w:r>
      <w:proofErr w:type="spellEnd"/>
      <w:r w:rsidRPr="004C18DC">
        <w:rPr>
          <w:b/>
          <w:color w:val="000000"/>
        </w:rPr>
        <w:t xml:space="preserve"> A, Roy CJ, </w:t>
      </w:r>
      <w:proofErr w:type="spellStart"/>
      <w:r w:rsidRPr="004C18DC">
        <w:rPr>
          <w:b/>
          <w:color w:val="000000"/>
        </w:rPr>
        <w:t>Marillonnet</w:t>
      </w:r>
      <w:proofErr w:type="spellEnd"/>
      <w:r w:rsidRPr="004C18DC">
        <w:rPr>
          <w:b/>
          <w:color w:val="000000"/>
        </w:rPr>
        <w:t xml:space="preserve"> S, </w:t>
      </w:r>
      <w:proofErr w:type="spellStart"/>
      <w:r w:rsidRPr="004C18DC">
        <w:rPr>
          <w:b/>
          <w:color w:val="000000"/>
        </w:rPr>
        <w:t>Klimyuk</w:t>
      </w:r>
      <w:proofErr w:type="spellEnd"/>
      <w:r w:rsidRPr="004C18DC">
        <w:rPr>
          <w:b/>
          <w:color w:val="000000"/>
        </w:rPr>
        <w:t xml:space="preserve"> V, </w:t>
      </w:r>
      <w:proofErr w:type="spellStart"/>
      <w:r w:rsidRPr="004C18DC">
        <w:rPr>
          <w:b/>
          <w:color w:val="000000"/>
        </w:rPr>
        <w:t>Gleba</w:t>
      </w:r>
      <w:proofErr w:type="spellEnd"/>
      <w:r w:rsidRPr="004C18DC">
        <w:rPr>
          <w:b/>
          <w:color w:val="000000"/>
        </w:rPr>
        <w:t xml:space="preserve"> Y, Webb R, Arntzen CJ, Mason HS.  </w:t>
      </w:r>
      <w:r w:rsidRPr="004C18DC">
        <w:rPr>
          <w:color w:val="000000"/>
        </w:rPr>
        <w:t xml:space="preserve">(2006) Protection conferred by recombinant Yersinia pestis antigens produced by a rapid and highly scalable plant expression system.  Proc Natl </w:t>
      </w:r>
      <w:proofErr w:type="spellStart"/>
      <w:r w:rsidRPr="004C18DC">
        <w:rPr>
          <w:color w:val="000000"/>
        </w:rPr>
        <w:t>Acad</w:t>
      </w:r>
      <w:proofErr w:type="spellEnd"/>
      <w:r w:rsidRPr="004C18DC">
        <w:rPr>
          <w:color w:val="000000"/>
        </w:rPr>
        <w:t xml:space="preserve"> Sci U S A.  2006 103(4): 861-866.</w:t>
      </w:r>
    </w:p>
    <w:p w14:paraId="574AD237" w14:textId="0EDA2614" w:rsidR="00EC05EE" w:rsidRDefault="00EC05EE" w:rsidP="00FD396E">
      <w:pPr>
        <w:ind w:left="720" w:hanging="720"/>
        <w:rPr>
          <w:color w:val="000000"/>
        </w:rPr>
      </w:pPr>
      <w:r>
        <w:rPr>
          <w:b/>
          <w:color w:val="000000"/>
        </w:rPr>
        <w:lastRenderedPageBreak/>
        <w:t xml:space="preserve">Arntzen, C.J., S. Plotkin, </w:t>
      </w:r>
      <w:proofErr w:type="spellStart"/>
      <w:proofErr w:type="gramStart"/>
      <w:r>
        <w:rPr>
          <w:b/>
          <w:color w:val="000000"/>
        </w:rPr>
        <w:t>B.Dodet</w:t>
      </w:r>
      <w:proofErr w:type="spellEnd"/>
      <w:proofErr w:type="gramEnd"/>
      <w:r>
        <w:rPr>
          <w:b/>
          <w:color w:val="000000"/>
        </w:rPr>
        <w:t xml:space="preserve">.  </w:t>
      </w:r>
      <w:r>
        <w:rPr>
          <w:color w:val="000000"/>
        </w:rPr>
        <w:t xml:space="preserve">(2005) </w:t>
      </w:r>
      <w:r w:rsidRPr="00EC05EE">
        <w:rPr>
          <w:color w:val="000000"/>
        </w:rPr>
        <w:t>Plant-derived Vaccines and Antibodies: Potential and Limitations.</w:t>
      </w:r>
      <w:r w:rsidR="00384089">
        <w:rPr>
          <w:color w:val="000000"/>
        </w:rPr>
        <w:t xml:space="preserve">  Vaccine 23</w:t>
      </w:r>
      <w:r>
        <w:rPr>
          <w:color w:val="000000"/>
        </w:rPr>
        <w:t>: 1753-1756.</w:t>
      </w:r>
    </w:p>
    <w:p w14:paraId="2F687F06" w14:textId="38C81B0D" w:rsidR="00384089" w:rsidRPr="00384089" w:rsidRDefault="00384089" w:rsidP="00384089">
      <w:pPr>
        <w:ind w:left="720" w:hanging="720"/>
        <w:rPr>
          <w:color w:val="000000"/>
        </w:rPr>
      </w:pPr>
      <w:r w:rsidRPr="00384089">
        <w:rPr>
          <w:b/>
          <w:color w:val="000000"/>
        </w:rPr>
        <w:t>Arntzen, C.J.</w:t>
      </w:r>
      <w:r w:rsidRPr="00384089">
        <w:rPr>
          <w:color w:val="000000"/>
        </w:rPr>
        <w:t xml:space="preserve">  </w:t>
      </w:r>
      <w:r>
        <w:rPr>
          <w:color w:val="000000"/>
        </w:rPr>
        <w:t xml:space="preserve">2015.  </w:t>
      </w:r>
      <w:r w:rsidRPr="00384089">
        <w:rPr>
          <w:color w:val="000000"/>
        </w:rPr>
        <w:t>Plant-made pharmaceuticals: from ‘Edible Vaccines’ to Ebola therapeutics</w:t>
      </w:r>
      <w:r>
        <w:rPr>
          <w:color w:val="000000"/>
        </w:rPr>
        <w:t>.  Plant Biotechnology 13(8): 1013-1016</w:t>
      </w:r>
    </w:p>
    <w:p w14:paraId="06BA2CE1" w14:textId="74420C28" w:rsidR="00384089" w:rsidRPr="00EC05EE" w:rsidRDefault="00384089" w:rsidP="00FD396E">
      <w:pPr>
        <w:ind w:left="720" w:hanging="720"/>
        <w:rPr>
          <w:color w:val="000000"/>
        </w:rPr>
      </w:pPr>
    </w:p>
    <w:p w14:paraId="02C0056C" w14:textId="77777777" w:rsidR="00EF4E3A" w:rsidRPr="00EF4E3A" w:rsidRDefault="00EF4E3A" w:rsidP="00EF4E3A">
      <w:pPr>
        <w:shd w:val="clear" w:color="auto" w:fill="FFFFFF"/>
        <w:textAlignment w:val="baseline"/>
        <w:rPr>
          <w:b/>
          <w:color w:val="000000"/>
        </w:rPr>
      </w:pPr>
    </w:p>
    <w:p w14:paraId="6E174E86" w14:textId="77777777" w:rsidR="00280076" w:rsidRPr="00EF4E3A" w:rsidRDefault="00280076" w:rsidP="00EF4E3A">
      <w:pPr>
        <w:shd w:val="clear" w:color="auto" w:fill="FFFFFF"/>
        <w:textAlignment w:val="baseline"/>
        <w:rPr>
          <w:b/>
          <w:color w:val="000000"/>
        </w:rPr>
      </w:pPr>
    </w:p>
    <w:p w14:paraId="0F2C5F92" w14:textId="77777777" w:rsidR="00FD396E" w:rsidRPr="004C18DC" w:rsidRDefault="00FD396E" w:rsidP="00FD396E">
      <w:pPr>
        <w:ind w:hanging="360"/>
      </w:pPr>
    </w:p>
    <w:sectPr w:rsidR="00FD396E" w:rsidRPr="004C18DC" w:rsidSect="00410376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87E633" w14:textId="77777777" w:rsidR="000F2AFB" w:rsidRDefault="000F2AFB">
      <w:r>
        <w:separator/>
      </w:r>
    </w:p>
  </w:endnote>
  <w:endnote w:type="continuationSeparator" w:id="0">
    <w:p w14:paraId="48B6EFD9" w14:textId="77777777" w:rsidR="000F2AFB" w:rsidRDefault="000F2A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 New Roman"/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216971" w14:textId="77777777" w:rsidR="00384089" w:rsidRDefault="00384089">
    <w:pPr>
      <w:pStyle w:val="Footer"/>
      <w:rPr>
        <w:sz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7E1817" w14:textId="77777777" w:rsidR="000F2AFB" w:rsidRDefault="000F2AFB">
      <w:r>
        <w:separator/>
      </w:r>
    </w:p>
  </w:footnote>
  <w:footnote w:type="continuationSeparator" w:id="0">
    <w:p w14:paraId="38A7FEDE" w14:textId="77777777" w:rsidR="000F2AFB" w:rsidRDefault="000F2AF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18B102BB"/>
    <w:multiLevelType w:val="hybridMultilevel"/>
    <w:tmpl w:val="CAACAABE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08556CF"/>
    <w:multiLevelType w:val="hybridMultilevel"/>
    <w:tmpl w:val="2A42A9F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54341C00"/>
    <w:multiLevelType w:val="hybridMultilevel"/>
    <w:tmpl w:val="C660DA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67553789">
    <w:abstractNumId w:val="2"/>
  </w:num>
  <w:num w:numId="2" w16cid:durableId="64031746">
    <w:abstractNumId w:val="1"/>
  </w:num>
  <w:num w:numId="3" w16cid:durableId="938415729">
    <w:abstractNumId w:val="3"/>
  </w:num>
  <w:num w:numId="4" w16cid:durableId="12467669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20F4"/>
    <w:rsid w:val="0000018F"/>
    <w:rsid w:val="00000B01"/>
    <w:rsid w:val="00000BD2"/>
    <w:rsid w:val="00001419"/>
    <w:rsid w:val="00001A04"/>
    <w:rsid w:val="00002D64"/>
    <w:rsid w:val="00003371"/>
    <w:rsid w:val="000042D8"/>
    <w:rsid w:val="000049F0"/>
    <w:rsid w:val="00005441"/>
    <w:rsid w:val="0000599E"/>
    <w:rsid w:val="00005F52"/>
    <w:rsid w:val="0000733E"/>
    <w:rsid w:val="00007361"/>
    <w:rsid w:val="00007A0C"/>
    <w:rsid w:val="00007F4A"/>
    <w:rsid w:val="00010C59"/>
    <w:rsid w:val="00013251"/>
    <w:rsid w:val="000133D9"/>
    <w:rsid w:val="000135D8"/>
    <w:rsid w:val="000138FE"/>
    <w:rsid w:val="00014878"/>
    <w:rsid w:val="00014B33"/>
    <w:rsid w:val="00014B79"/>
    <w:rsid w:val="000150BD"/>
    <w:rsid w:val="00015CEF"/>
    <w:rsid w:val="000160B9"/>
    <w:rsid w:val="00017AD5"/>
    <w:rsid w:val="00020559"/>
    <w:rsid w:val="00020EEF"/>
    <w:rsid w:val="00021D70"/>
    <w:rsid w:val="00022C91"/>
    <w:rsid w:val="00023660"/>
    <w:rsid w:val="00024533"/>
    <w:rsid w:val="00024843"/>
    <w:rsid w:val="000252D6"/>
    <w:rsid w:val="00026C4F"/>
    <w:rsid w:val="000278F1"/>
    <w:rsid w:val="0003051A"/>
    <w:rsid w:val="0003098C"/>
    <w:rsid w:val="00030E1E"/>
    <w:rsid w:val="00030EA9"/>
    <w:rsid w:val="00031149"/>
    <w:rsid w:val="0003165E"/>
    <w:rsid w:val="00031E5D"/>
    <w:rsid w:val="000329DB"/>
    <w:rsid w:val="00032C7F"/>
    <w:rsid w:val="00033033"/>
    <w:rsid w:val="00033305"/>
    <w:rsid w:val="00033CA0"/>
    <w:rsid w:val="00033D50"/>
    <w:rsid w:val="00033F8A"/>
    <w:rsid w:val="000347CD"/>
    <w:rsid w:val="00034DB7"/>
    <w:rsid w:val="0003560A"/>
    <w:rsid w:val="00035AAA"/>
    <w:rsid w:val="00036114"/>
    <w:rsid w:val="00036852"/>
    <w:rsid w:val="00036907"/>
    <w:rsid w:val="00036A09"/>
    <w:rsid w:val="00037AA6"/>
    <w:rsid w:val="00037CCC"/>
    <w:rsid w:val="00037ECC"/>
    <w:rsid w:val="00037FBF"/>
    <w:rsid w:val="000403E4"/>
    <w:rsid w:val="000405BE"/>
    <w:rsid w:val="00040D2E"/>
    <w:rsid w:val="00041AA9"/>
    <w:rsid w:val="00043403"/>
    <w:rsid w:val="00043FC8"/>
    <w:rsid w:val="000440A2"/>
    <w:rsid w:val="000448B5"/>
    <w:rsid w:val="00045A60"/>
    <w:rsid w:val="00045B5E"/>
    <w:rsid w:val="00045F29"/>
    <w:rsid w:val="000466FB"/>
    <w:rsid w:val="00047B04"/>
    <w:rsid w:val="00050233"/>
    <w:rsid w:val="00050F22"/>
    <w:rsid w:val="00051163"/>
    <w:rsid w:val="00052011"/>
    <w:rsid w:val="0005229A"/>
    <w:rsid w:val="00052577"/>
    <w:rsid w:val="000525FF"/>
    <w:rsid w:val="00052D55"/>
    <w:rsid w:val="00052E6E"/>
    <w:rsid w:val="0005319E"/>
    <w:rsid w:val="000533E1"/>
    <w:rsid w:val="000546DB"/>
    <w:rsid w:val="000568E4"/>
    <w:rsid w:val="00056A36"/>
    <w:rsid w:val="000574CB"/>
    <w:rsid w:val="00057773"/>
    <w:rsid w:val="00057CEB"/>
    <w:rsid w:val="00057E76"/>
    <w:rsid w:val="00057FA3"/>
    <w:rsid w:val="000600A0"/>
    <w:rsid w:val="0006045A"/>
    <w:rsid w:val="000605CC"/>
    <w:rsid w:val="00060E9B"/>
    <w:rsid w:val="00061093"/>
    <w:rsid w:val="0006129C"/>
    <w:rsid w:val="00061B75"/>
    <w:rsid w:val="00061B90"/>
    <w:rsid w:val="00062448"/>
    <w:rsid w:val="0006305B"/>
    <w:rsid w:val="00063254"/>
    <w:rsid w:val="00063511"/>
    <w:rsid w:val="00064D0D"/>
    <w:rsid w:val="00065D17"/>
    <w:rsid w:val="0006631F"/>
    <w:rsid w:val="00066553"/>
    <w:rsid w:val="00066745"/>
    <w:rsid w:val="000668A8"/>
    <w:rsid w:val="00067B32"/>
    <w:rsid w:val="000702CD"/>
    <w:rsid w:val="000704B4"/>
    <w:rsid w:val="00070F41"/>
    <w:rsid w:val="00071748"/>
    <w:rsid w:val="00071A45"/>
    <w:rsid w:val="00071BA3"/>
    <w:rsid w:val="00071C0C"/>
    <w:rsid w:val="00072445"/>
    <w:rsid w:val="00073569"/>
    <w:rsid w:val="0007387C"/>
    <w:rsid w:val="000738D0"/>
    <w:rsid w:val="0007424C"/>
    <w:rsid w:val="00074480"/>
    <w:rsid w:val="0007464B"/>
    <w:rsid w:val="00074A5A"/>
    <w:rsid w:val="00075370"/>
    <w:rsid w:val="00075B48"/>
    <w:rsid w:val="00075BEF"/>
    <w:rsid w:val="00075C8D"/>
    <w:rsid w:val="0007659E"/>
    <w:rsid w:val="00077101"/>
    <w:rsid w:val="00080394"/>
    <w:rsid w:val="00080583"/>
    <w:rsid w:val="00080F7D"/>
    <w:rsid w:val="000812B6"/>
    <w:rsid w:val="00082228"/>
    <w:rsid w:val="00082576"/>
    <w:rsid w:val="000838E9"/>
    <w:rsid w:val="00084A58"/>
    <w:rsid w:val="00085293"/>
    <w:rsid w:val="00085E89"/>
    <w:rsid w:val="00085F78"/>
    <w:rsid w:val="000862CA"/>
    <w:rsid w:val="000862ED"/>
    <w:rsid w:val="00086AD1"/>
    <w:rsid w:val="0008712E"/>
    <w:rsid w:val="00087678"/>
    <w:rsid w:val="000876C5"/>
    <w:rsid w:val="00090439"/>
    <w:rsid w:val="0009135B"/>
    <w:rsid w:val="00091C7C"/>
    <w:rsid w:val="000930EC"/>
    <w:rsid w:val="00093133"/>
    <w:rsid w:val="000937B2"/>
    <w:rsid w:val="00094A2E"/>
    <w:rsid w:val="00094E48"/>
    <w:rsid w:val="00096D02"/>
    <w:rsid w:val="000975A2"/>
    <w:rsid w:val="00097DB5"/>
    <w:rsid w:val="000A0AE6"/>
    <w:rsid w:val="000A1912"/>
    <w:rsid w:val="000A1A64"/>
    <w:rsid w:val="000A2990"/>
    <w:rsid w:val="000A39E9"/>
    <w:rsid w:val="000A4375"/>
    <w:rsid w:val="000A5788"/>
    <w:rsid w:val="000A5D21"/>
    <w:rsid w:val="000A5D68"/>
    <w:rsid w:val="000A62DC"/>
    <w:rsid w:val="000A6750"/>
    <w:rsid w:val="000A6D13"/>
    <w:rsid w:val="000A7204"/>
    <w:rsid w:val="000A7CCE"/>
    <w:rsid w:val="000B017A"/>
    <w:rsid w:val="000B053F"/>
    <w:rsid w:val="000B098E"/>
    <w:rsid w:val="000B15A6"/>
    <w:rsid w:val="000B1C58"/>
    <w:rsid w:val="000B3031"/>
    <w:rsid w:val="000B33CE"/>
    <w:rsid w:val="000B4ABC"/>
    <w:rsid w:val="000B4B3C"/>
    <w:rsid w:val="000B4D4A"/>
    <w:rsid w:val="000B5C97"/>
    <w:rsid w:val="000B5E05"/>
    <w:rsid w:val="000B5FB5"/>
    <w:rsid w:val="000B64EF"/>
    <w:rsid w:val="000B6543"/>
    <w:rsid w:val="000B6A5F"/>
    <w:rsid w:val="000B6F87"/>
    <w:rsid w:val="000B7511"/>
    <w:rsid w:val="000B7657"/>
    <w:rsid w:val="000B7D5A"/>
    <w:rsid w:val="000C0251"/>
    <w:rsid w:val="000C05CE"/>
    <w:rsid w:val="000C08DD"/>
    <w:rsid w:val="000C0CF9"/>
    <w:rsid w:val="000C1004"/>
    <w:rsid w:val="000C1561"/>
    <w:rsid w:val="000C2187"/>
    <w:rsid w:val="000C21BE"/>
    <w:rsid w:val="000C2637"/>
    <w:rsid w:val="000C2BF0"/>
    <w:rsid w:val="000C34EF"/>
    <w:rsid w:val="000C3940"/>
    <w:rsid w:val="000C4704"/>
    <w:rsid w:val="000C577C"/>
    <w:rsid w:val="000C5781"/>
    <w:rsid w:val="000C5A48"/>
    <w:rsid w:val="000C6651"/>
    <w:rsid w:val="000C69BB"/>
    <w:rsid w:val="000C69FE"/>
    <w:rsid w:val="000C6ACB"/>
    <w:rsid w:val="000C715C"/>
    <w:rsid w:val="000C774F"/>
    <w:rsid w:val="000C7896"/>
    <w:rsid w:val="000C7969"/>
    <w:rsid w:val="000C7BB4"/>
    <w:rsid w:val="000D055C"/>
    <w:rsid w:val="000D077F"/>
    <w:rsid w:val="000D0B43"/>
    <w:rsid w:val="000D0DC7"/>
    <w:rsid w:val="000D10C0"/>
    <w:rsid w:val="000D1E1D"/>
    <w:rsid w:val="000D1EBE"/>
    <w:rsid w:val="000D230F"/>
    <w:rsid w:val="000D24FC"/>
    <w:rsid w:val="000D2DE7"/>
    <w:rsid w:val="000D2F3F"/>
    <w:rsid w:val="000D415B"/>
    <w:rsid w:val="000D4BDE"/>
    <w:rsid w:val="000D4E3D"/>
    <w:rsid w:val="000D5166"/>
    <w:rsid w:val="000D5437"/>
    <w:rsid w:val="000D561E"/>
    <w:rsid w:val="000D57B6"/>
    <w:rsid w:val="000D687F"/>
    <w:rsid w:val="000D6B3A"/>
    <w:rsid w:val="000D7263"/>
    <w:rsid w:val="000D752A"/>
    <w:rsid w:val="000E09C9"/>
    <w:rsid w:val="000E1201"/>
    <w:rsid w:val="000E2586"/>
    <w:rsid w:val="000E3FF4"/>
    <w:rsid w:val="000E446F"/>
    <w:rsid w:val="000E45A2"/>
    <w:rsid w:val="000E4B6D"/>
    <w:rsid w:val="000E4D2A"/>
    <w:rsid w:val="000E55F3"/>
    <w:rsid w:val="000E663D"/>
    <w:rsid w:val="000E6AB5"/>
    <w:rsid w:val="000E6BD7"/>
    <w:rsid w:val="000E6BE7"/>
    <w:rsid w:val="000E6E27"/>
    <w:rsid w:val="000E7423"/>
    <w:rsid w:val="000F0EEB"/>
    <w:rsid w:val="000F0F88"/>
    <w:rsid w:val="000F23A7"/>
    <w:rsid w:val="000F2AFB"/>
    <w:rsid w:val="000F2E58"/>
    <w:rsid w:val="000F2F95"/>
    <w:rsid w:val="000F3422"/>
    <w:rsid w:val="000F411A"/>
    <w:rsid w:val="000F61E0"/>
    <w:rsid w:val="000F66F8"/>
    <w:rsid w:val="0010108F"/>
    <w:rsid w:val="001018DB"/>
    <w:rsid w:val="00101FCC"/>
    <w:rsid w:val="001022D2"/>
    <w:rsid w:val="00103186"/>
    <w:rsid w:val="00103BB6"/>
    <w:rsid w:val="00104321"/>
    <w:rsid w:val="0010472B"/>
    <w:rsid w:val="00104903"/>
    <w:rsid w:val="001049D2"/>
    <w:rsid w:val="00104B80"/>
    <w:rsid w:val="00106018"/>
    <w:rsid w:val="0010657B"/>
    <w:rsid w:val="00106768"/>
    <w:rsid w:val="00106798"/>
    <w:rsid w:val="00106845"/>
    <w:rsid w:val="00106B97"/>
    <w:rsid w:val="00106BBC"/>
    <w:rsid w:val="00110211"/>
    <w:rsid w:val="001104FA"/>
    <w:rsid w:val="00110726"/>
    <w:rsid w:val="00111617"/>
    <w:rsid w:val="00111EE4"/>
    <w:rsid w:val="00111F20"/>
    <w:rsid w:val="00112356"/>
    <w:rsid w:val="00112963"/>
    <w:rsid w:val="00112A97"/>
    <w:rsid w:val="0011340A"/>
    <w:rsid w:val="0011422B"/>
    <w:rsid w:val="001142F3"/>
    <w:rsid w:val="00114304"/>
    <w:rsid w:val="00114E11"/>
    <w:rsid w:val="0011548C"/>
    <w:rsid w:val="00115B60"/>
    <w:rsid w:val="00115EF3"/>
    <w:rsid w:val="001166F6"/>
    <w:rsid w:val="00117658"/>
    <w:rsid w:val="001202CF"/>
    <w:rsid w:val="001205CD"/>
    <w:rsid w:val="00120663"/>
    <w:rsid w:val="0012067D"/>
    <w:rsid w:val="00121239"/>
    <w:rsid w:val="0012135E"/>
    <w:rsid w:val="00121945"/>
    <w:rsid w:val="00121BCC"/>
    <w:rsid w:val="00122777"/>
    <w:rsid w:val="00122BA8"/>
    <w:rsid w:val="0012321B"/>
    <w:rsid w:val="00123B3F"/>
    <w:rsid w:val="00123F81"/>
    <w:rsid w:val="00124B22"/>
    <w:rsid w:val="00124D2A"/>
    <w:rsid w:val="001250FE"/>
    <w:rsid w:val="00126D30"/>
    <w:rsid w:val="00126E13"/>
    <w:rsid w:val="00126FBA"/>
    <w:rsid w:val="00127CA6"/>
    <w:rsid w:val="00127E9D"/>
    <w:rsid w:val="00130494"/>
    <w:rsid w:val="0013052B"/>
    <w:rsid w:val="00130880"/>
    <w:rsid w:val="001309CF"/>
    <w:rsid w:val="00130F1D"/>
    <w:rsid w:val="001312F1"/>
    <w:rsid w:val="001313F5"/>
    <w:rsid w:val="00131544"/>
    <w:rsid w:val="0013177C"/>
    <w:rsid w:val="00131CED"/>
    <w:rsid w:val="00131D72"/>
    <w:rsid w:val="00133F25"/>
    <w:rsid w:val="0013415C"/>
    <w:rsid w:val="0013419A"/>
    <w:rsid w:val="001344FA"/>
    <w:rsid w:val="00134862"/>
    <w:rsid w:val="00134CDF"/>
    <w:rsid w:val="00135C6A"/>
    <w:rsid w:val="00135D29"/>
    <w:rsid w:val="001360A4"/>
    <w:rsid w:val="001363E8"/>
    <w:rsid w:val="0013645F"/>
    <w:rsid w:val="00136716"/>
    <w:rsid w:val="00136FE3"/>
    <w:rsid w:val="001372AD"/>
    <w:rsid w:val="00137612"/>
    <w:rsid w:val="00140931"/>
    <w:rsid w:val="001412D2"/>
    <w:rsid w:val="00141466"/>
    <w:rsid w:val="00141867"/>
    <w:rsid w:val="00141A08"/>
    <w:rsid w:val="00141BA0"/>
    <w:rsid w:val="00142BBA"/>
    <w:rsid w:val="0014390C"/>
    <w:rsid w:val="001454AA"/>
    <w:rsid w:val="0014679B"/>
    <w:rsid w:val="0014778D"/>
    <w:rsid w:val="001508CF"/>
    <w:rsid w:val="001523A8"/>
    <w:rsid w:val="00152F92"/>
    <w:rsid w:val="001540E5"/>
    <w:rsid w:val="0015546B"/>
    <w:rsid w:val="001558E5"/>
    <w:rsid w:val="00155F29"/>
    <w:rsid w:val="001561A3"/>
    <w:rsid w:val="0015744F"/>
    <w:rsid w:val="001577BF"/>
    <w:rsid w:val="00157FBC"/>
    <w:rsid w:val="00160398"/>
    <w:rsid w:val="00160493"/>
    <w:rsid w:val="00160F9E"/>
    <w:rsid w:val="001618D2"/>
    <w:rsid w:val="0016231A"/>
    <w:rsid w:val="001627A7"/>
    <w:rsid w:val="00163204"/>
    <w:rsid w:val="00163236"/>
    <w:rsid w:val="00163336"/>
    <w:rsid w:val="00163E61"/>
    <w:rsid w:val="0016487F"/>
    <w:rsid w:val="00164C6A"/>
    <w:rsid w:val="001652AE"/>
    <w:rsid w:val="00165426"/>
    <w:rsid w:val="0016597C"/>
    <w:rsid w:val="00166447"/>
    <w:rsid w:val="00166818"/>
    <w:rsid w:val="00166B89"/>
    <w:rsid w:val="00166CC8"/>
    <w:rsid w:val="00166D33"/>
    <w:rsid w:val="0017015D"/>
    <w:rsid w:val="001707FF"/>
    <w:rsid w:val="00170B81"/>
    <w:rsid w:val="00170FE9"/>
    <w:rsid w:val="0017152C"/>
    <w:rsid w:val="001717F1"/>
    <w:rsid w:val="0017297D"/>
    <w:rsid w:val="0017348D"/>
    <w:rsid w:val="001735D8"/>
    <w:rsid w:val="001736B6"/>
    <w:rsid w:val="00173BEF"/>
    <w:rsid w:val="001741C0"/>
    <w:rsid w:val="00174BE6"/>
    <w:rsid w:val="001758D5"/>
    <w:rsid w:val="00176B20"/>
    <w:rsid w:val="00176C91"/>
    <w:rsid w:val="00177628"/>
    <w:rsid w:val="001777A5"/>
    <w:rsid w:val="001802D9"/>
    <w:rsid w:val="0018031B"/>
    <w:rsid w:val="001807A7"/>
    <w:rsid w:val="001808CC"/>
    <w:rsid w:val="001810E4"/>
    <w:rsid w:val="00181AAE"/>
    <w:rsid w:val="00181D16"/>
    <w:rsid w:val="00182CA7"/>
    <w:rsid w:val="00183A08"/>
    <w:rsid w:val="001843FD"/>
    <w:rsid w:val="001846E5"/>
    <w:rsid w:val="001847C1"/>
    <w:rsid w:val="00184B8F"/>
    <w:rsid w:val="00185EF1"/>
    <w:rsid w:val="0018603B"/>
    <w:rsid w:val="00186C10"/>
    <w:rsid w:val="00187318"/>
    <w:rsid w:val="001873CB"/>
    <w:rsid w:val="00191361"/>
    <w:rsid w:val="001921D3"/>
    <w:rsid w:val="001925CA"/>
    <w:rsid w:val="00193348"/>
    <w:rsid w:val="00193D8E"/>
    <w:rsid w:val="00194D66"/>
    <w:rsid w:val="0019514F"/>
    <w:rsid w:val="001951F6"/>
    <w:rsid w:val="0019524F"/>
    <w:rsid w:val="0019547E"/>
    <w:rsid w:val="00195689"/>
    <w:rsid w:val="001959D2"/>
    <w:rsid w:val="00196EBF"/>
    <w:rsid w:val="001A07B1"/>
    <w:rsid w:val="001A08D6"/>
    <w:rsid w:val="001A1DC7"/>
    <w:rsid w:val="001A1F64"/>
    <w:rsid w:val="001A28F1"/>
    <w:rsid w:val="001A2B3D"/>
    <w:rsid w:val="001A331D"/>
    <w:rsid w:val="001A3831"/>
    <w:rsid w:val="001A3E60"/>
    <w:rsid w:val="001A41F4"/>
    <w:rsid w:val="001A4543"/>
    <w:rsid w:val="001A54B8"/>
    <w:rsid w:val="001A57FC"/>
    <w:rsid w:val="001A5F64"/>
    <w:rsid w:val="001A62C8"/>
    <w:rsid w:val="001A6952"/>
    <w:rsid w:val="001A780B"/>
    <w:rsid w:val="001B0721"/>
    <w:rsid w:val="001B074B"/>
    <w:rsid w:val="001B0F42"/>
    <w:rsid w:val="001B1259"/>
    <w:rsid w:val="001B2E1E"/>
    <w:rsid w:val="001B34F8"/>
    <w:rsid w:val="001B3704"/>
    <w:rsid w:val="001B451C"/>
    <w:rsid w:val="001B47EB"/>
    <w:rsid w:val="001B4BB6"/>
    <w:rsid w:val="001B5630"/>
    <w:rsid w:val="001B62FF"/>
    <w:rsid w:val="001B6412"/>
    <w:rsid w:val="001B6F9A"/>
    <w:rsid w:val="001B7414"/>
    <w:rsid w:val="001B75E4"/>
    <w:rsid w:val="001B7747"/>
    <w:rsid w:val="001B7938"/>
    <w:rsid w:val="001B7CC2"/>
    <w:rsid w:val="001B7F0B"/>
    <w:rsid w:val="001C0E2C"/>
    <w:rsid w:val="001C12BF"/>
    <w:rsid w:val="001C2136"/>
    <w:rsid w:val="001C2635"/>
    <w:rsid w:val="001C3BEA"/>
    <w:rsid w:val="001C41CB"/>
    <w:rsid w:val="001C4645"/>
    <w:rsid w:val="001C4728"/>
    <w:rsid w:val="001C56A3"/>
    <w:rsid w:val="001C6044"/>
    <w:rsid w:val="001C69F4"/>
    <w:rsid w:val="001C6A36"/>
    <w:rsid w:val="001C70D0"/>
    <w:rsid w:val="001C747F"/>
    <w:rsid w:val="001C7BD7"/>
    <w:rsid w:val="001D0018"/>
    <w:rsid w:val="001D0283"/>
    <w:rsid w:val="001D0AB0"/>
    <w:rsid w:val="001D131D"/>
    <w:rsid w:val="001D1A04"/>
    <w:rsid w:val="001D242C"/>
    <w:rsid w:val="001D27A8"/>
    <w:rsid w:val="001D29EA"/>
    <w:rsid w:val="001D2A84"/>
    <w:rsid w:val="001D3CF3"/>
    <w:rsid w:val="001D4688"/>
    <w:rsid w:val="001D4961"/>
    <w:rsid w:val="001D4E80"/>
    <w:rsid w:val="001D58E4"/>
    <w:rsid w:val="001D5CA8"/>
    <w:rsid w:val="001D68B1"/>
    <w:rsid w:val="001E0485"/>
    <w:rsid w:val="001E0489"/>
    <w:rsid w:val="001E069A"/>
    <w:rsid w:val="001E09B6"/>
    <w:rsid w:val="001E1E2F"/>
    <w:rsid w:val="001E2380"/>
    <w:rsid w:val="001E3E70"/>
    <w:rsid w:val="001E4C1C"/>
    <w:rsid w:val="001E4E23"/>
    <w:rsid w:val="001E52F7"/>
    <w:rsid w:val="001E5BB3"/>
    <w:rsid w:val="001F09E1"/>
    <w:rsid w:val="001F18F0"/>
    <w:rsid w:val="001F1AF5"/>
    <w:rsid w:val="001F43D2"/>
    <w:rsid w:val="001F4BB0"/>
    <w:rsid w:val="001F4EE9"/>
    <w:rsid w:val="001F53DE"/>
    <w:rsid w:val="001F690C"/>
    <w:rsid w:val="001F702D"/>
    <w:rsid w:val="001F7682"/>
    <w:rsid w:val="001F7B25"/>
    <w:rsid w:val="002002EA"/>
    <w:rsid w:val="002005B0"/>
    <w:rsid w:val="002017BB"/>
    <w:rsid w:val="002031C8"/>
    <w:rsid w:val="002031F0"/>
    <w:rsid w:val="0020414A"/>
    <w:rsid w:val="002042A7"/>
    <w:rsid w:val="002045E7"/>
    <w:rsid w:val="0020486C"/>
    <w:rsid w:val="002048A5"/>
    <w:rsid w:val="00205483"/>
    <w:rsid w:val="00205D9D"/>
    <w:rsid w:val="002063E6"/>
    <w:rsid w:val="0020645C"/>
    <w:rsid w:val="002064ED"/>
    <w:rsid w:val="00206A3B"/>
    <w:rsid w:val="00206AD6"/>
    <w:rsid w:val="00206C42"/>
    <w:rsid w:val="00206FF6"/>
    <w:rsid w:val="002075E9"/>
    <w:rsid w:val="00207F04"/>
    <w:rsid w:val="0021020D"/>
    <w:rsid w:val="0021058A"/>
    <w:rsid w:val="00210609"/>
    <w:rsid w:val="00210B67"/>
    <w:rsid w:val="00210D22"/>
    <w:rsid w:val="00211AC8"/>
    <w:rsid w:val="00212030"/>
    <w:rsid w:val="00212DE7"/>
    <w:rsid w:val="00213061"/>
    <w:rsid w:val="00213151"/>
    <w:rsid w:val="0021375F"/>
    <w:rsid w:val="002140E0"/>
    <w:rsid w:val="00214AC7"/>
    <w:rsid w:val="0021578C"/>
    <w:rsid w:val="002158A3"/>
    <w:rsid w:val="00215BBB"/>
    <w:rsid w:val="00215EFC"/>
    <w:rsid w:val="00216179"/>
    <w:rsid w:val="00216AB3"/>
    <w:rsid w:val="00216BC6"/>
    <w:rsid w:val="00217509"/>
    <w:rsid w:val="00217793"/>
    <w:rsid w:val="002202B5"/>
    <w:rsid w:val="002207FA"/>
    <w:rsid w:val="00221532"/>
    <w:rsid w:val="002220CD"/>
    <w:rsid w:val="0022217C"/>
    <w:rsid w:val="00222A22"/>
    <w:rsid w:val="00223C38"/>
    <w:rsid w:val="002241B6"/>
    <w:rsid w:val="00224807"/>
    <w:rsid w:val="00224A1E"/>
    <w:rsid w:val="0022531A"/>
    <w:rsid w:val="00225424"/>
    <w:rsid w:val="00225EA6"/>
    <w:rsid w:val="00225F86"/>
    <w:rsid w:val="00226191"/>
    <w:rsid w:val="00226479"/>
    <w:rsid w:val="00226E4F"/>
    <w:rsid w:val="00227A24"/>
    <w:rsid w:val="00227D5A"/>
    <w:rsid w:val="0023107E"/>
    <w:rsid w:val="00231DD0"/>
    <w:rsid w:val="00232B03"/>
    <w:rsid w:val="0023326B"/>
    <w:rsid w:val="002334AB"/>
    <w:rsid w:val="00234F25"/>
    <w:rsid w:val="00234FC1"/>
    <w:rsid w:val="00236355"/>
    <w:rsid w:val="0023742C"/>
    <w:rsid w:val="00240BE1"/>
    <w:rsid w:val="0024111B"/>
    <w:rsid w:val="00241EB7"/>
    <w:rsid w:val="002424BA"/>
    <w:rsid w:val="0024250E"/>
    <w:rsid w:val="00242F1D"/>
    <w:rsid w:val="0024331E"/>
    <w:rsid w:val="002443A5"/>
    <w:rsid w:val="00244FA4"/>
    <w:rsid w:val="002458DC"/>
    <w:rsid w:val="002458FE"/>
    <w:rsid w:val="0024674C"/>
    <w:rsid w:val="002468F4"/>
    <w:rsid w:val="00247C1B"/>
    <w:rsid w:val="002502A3"/>
    <w:rsid w:val="002507EA"/>
    <w:rsid w:val="00251055"/>
    <w:rsid w:val="00252030"/>
    <w:rsid w:val="00252651"/>
    <w:rsid w:val="00252C71"/>
    <w:rsid w:val="00252E28"/>
    <w:rsid w:val="002538BE"/>
    <w:rsid w:val="002541AA"/>
    <w:rsid w:val="002541E9"/>
    <w:rsid w:val="00254F74"/>
    <w:rsid w:val="002557ED"/>
    <w:rsid w:val="002558C7"/>
    <w:rsid w:val="00255A38"/>
    <w:rsid w:val="00256733"/>
    <w:rsid w:val="002570F1"/>
    <w:rsid w:val="00257757"/>
    <w:rsid w:val="00257893"/>
    <w:rsid w:val="0026236A"/>
    <w:rsid w:val="00263689"/>
    <w:rsid w:val="002638C6"/>
    <w:rsid w:val="00263F84"/>
    <w:rsid w:val="002641D1"/>
    <w:rsid w:val="00265C59"/>
    <w:rsid w:val="00266892"/>
    <w:rsid w:val="00266BB6"/>
    <w:rsid w:val="002674B9"/>
    <w:rsid w:val="00271A0A"/>
    <w:rsid w:val="00271D4C"/>
    <w:rsid w:val="002726DA"/>
    <w:rsid w:val="00274246"/>
    <w:rsid w:val="002749A5"/>
    <w:rsid w:val="00275AD8"/>
    <w:rsid w:val="00275BCB"/>
    <w:rsid w:val="00275CAC"/>
    <w:rsid w:val="00276AAD"/>
    <w:rsid w:val="00280076"/>
    <w:rsid w:val="00280941"/>
    <w:rsid w:val="002812B9"/>
    <w:rsid w:val="00281808"/>
    <w:rsid w:val="00281B7C"/>
    <w:rsid w:val="00282272"/>
    <w:rsid w:val="002824A1"/>
    <w:rsid w:val="00283B51"/>
    <w:rsid w:val="00283CB7"/>
    <w:rsid w:val="00283D82"/>
    <w:rsid w:val="0028405E"/>
    <w:rsid w:val="00284809"/>
    <w:rsid w:val="00284B57"/>
    <w:rsid w:val="00286542"/>
    <w:rsid w:val="00286703"/>
    <w:rsid w:val="0029041D"/>
    <w:rsid w:val="00291748"/>
    <w:rsid w:val="00291914"/>
    <w:rsid w:val="00293124"/>
    <w:rsid w:val="002931EE"/>
    <w:rsid w:val="0029443B"/>
    <w:rsid w:val="00294A1E"/>
    <w:rsid w:val="0029641C"/>
    <w:rsid w:val="00296970"/>
    <w:rsid w:val="00296D04"/>
    <w:rsid w:val="00296D07"/>
    <w:rsid w:val="00297327"/>
    <w:rsid w:val="002975C3"/>
    <w:rsid w:val="00297B06"/>
    <w:rsid w:val="002A0B88"/>
    <w:rsid w:val="002A12BA"/>
    <w:rsid w:val="002A1847"/>
    <w:rsid w:val="002A1C13"/>
    <w:rsid w:val="002A2C97"/>
    <w:rsid w:val="002A2D35"/>
    <w:rsid w:val="002A39CE"/>
    <w:rsid w:val="002A44E2"/>
    <w:rsid w:val="002A56B2"/>
    <w:rsid w:val="002A6722"/>
    <w:rsid w:val="002A6A13"/>
    <w:rsid w:val="002A767D"/>
    <w:rsid w:val="002A7E87"/>
    <w:rsid w:val="002A7F56"/>
    <w:rsid w:val="002B021A"/>
    <w:rsid w:val="002B0694"/>
    <w:rsid w:val="002B0BB8"/>
    <w:rsid w:val="002B12C5"/>
    <w:rsid w:val="002B1F39"/>
    <w:rsid w:val="002B3018"/>
    <w:rsid w:val="002B34DC"/>
    <w:rsid w:val="002B370E"/>
    <w:rsid w:val="002B37C8"/>
    <w:rsid w:val="002B3C76"/>
    <w:rsid w:val="002B432F"/>
    <w:rsid w:val="002B46F9"/>
    <w:rsid w:val="002B473B"/>
    <w:rsid w:val="002B5195"/>
    <w:rsid w:val="002B54BA"/>
    <w:rsid w:val="002B69B7"/>
    <w:rsid w:val="002C027E"/>
    <w:rsid w:val="002C0667"/>
    <w:rsid w:val="002C06B5"/>
    <w:rsid w:val="002C0A17"/>
    <w:rsid w:val="002C0A7A"/>
    <w:rsid w:val="002C1334"/>
    <w:rsid w:val="002C211A"/>
    <w:rsid w:val="002C2989"/>
    <w:rsid w:val="002C2BD3"/>
    <w:rsid w:val="002C2F23"/>
    <w:rsid w:val="002C348A"/>
    <w:rsid w:val="002C361F"/>
    <w:rsid w:val="002C3ABA"/>
    <w:rsid w:val="002C453B"/>
    <w:rsid w:val="002C4B91"/>
    <w:rsid w:val="002C4FC3"/>
    <w:rsid w:val="002C5C78"/>
    <w:rsid w:val="002C5F31"/>
    <w:rsid w:val="002C697D"/>
    <w:rsid w:val="002C6E57"/>
    <w:rsid w:val="002C71DD"/>
    <w:rsid w:val="002C7AFA"/>
    <w:rsid w:val="002D08A6"/>
    <w:rsid w:val="002D0D73"/>
    <w:rsid w:val="002D113E"/>
    <w:rsid w:val="002D1601"/>
    <w:rsid w:val="002D1FE1"/>
    <w:rsid w:val="002D308E"/>
    <w:rsid w:val="002D39B1"/>
    <w:rsid w:val="002D3A66"/>
    <w:rsid w:val="002D3F37"/>
    <w:rsid w:val="002D458A"/>
    <w:rsid w:val="002D48B2"/>
    <w:rsid w:val="002D4C0E"/>
    <w:rsid w:val="002D57D4"/>
    <w:rsid w:val="002D66BD"/>
    <w:rsid w:val="002D68F3"/>
    <w:rsid w:val="002D6CCF"/>
    <w:rsid w:val="002D712F"/>
    <w:rsid w:val="002D7CD8"/>
    <w:rsid w:val="002D7F75"/>
    <w:rsid w:val="002E020C"/>
    <w:rsid w:val="002E0445"/>
    <w:rsid w:val="002E1E59"/>
    <w:rsid w:val="002E23E0"/>
    <w:rsid w:val="002E3D6E"/>
    <w:rsid w:val="002E4025"/>
    <w:rsid w:val="002E483B"/>
    <w:rsid w:val="002E5675"/>
    <w:rsid w:val="002E5D25"/>
    <w:rsid w:val="002E65FC"/>
    <w:rsid w:val="002E66DF"/>
    <w:rsid w:val="002E6702"/>
    <w:rsid w:val="002E721A"/>
    <w:rsid w:val="002E73D5"/>
    <w:rsid w:val="002E751F"/>
    <w:rsid w:val="002F0729"/>
    <w:rsid w:val="002F0C44"/>
    <w:rsid w:val="002F13F9"/>
    <w:rsid w:val="002F1752"/>
    <w:rsid w:val="002F1B56"/>
    <w:rsid w:val="002F26CB"/>
    <w:rsid w:val="002F2BFE"/>
    <w:rsid w:val="002F2D9C"/>
    <w:rsid w:val="002F4072"/>
    <w:rsid w:val="002F4362"/>
    <w:rsid w:val="002F4CC3"/>
    <w:rsid w:val="002F4F64"/>
    <w:rsid w:val="002F4FEC"/>
    <w:rsid w:val="002F57CC"/>
    <w:rsid w:val="002F5890"/>
    <w:rsid w:val="002F5F43"/>
    <w:rsid w:val="002F66D5"/>
    <w:rsid w:val="002F672A"/>
    <w:rsid w:val="002F69FE"/>
    <w:rsid w:val="003001BA"/>
    <w:rsid w:val="00300383"/>
    <w:rsid w:val="003007BB"/>
    <w:rsid w:val="00301414"/>
    <w:rsid w:val="00302442"/>
    <w:rsid w:val="00303613"/>
    <w:rsid w:val="00303B9E"/>
    <w:rsid w:val="00304087"/>
    <w:rsid w:val="0030428D"/>
    <w:rsid w:val="00304891"/>
    <w:rsid w:val="00304A29"/>
    <w:rsid w:val="00304B7C"/>
    <w:rsid w:val="00304EB0"/>
    <w:rsid w:val="00305159"/>
    <w:rsid w:val="003060FB"/>
    <w:rsid w:val="00306511"/>
    <w:rsid w:val="00306999"/>
    <w:rsid w:val="00306ED7"/>
    <w:rsid w:val="00307251"/>
    <w:rsid w:val="00310C18"/>
    <w:rsid w:val="00310D7A"/>
    <w:rsid w:val="00311712"/>
    <w:rsid w:val="003118DE"/>
    <w:rsid w:val="00311E16"/>
    <w:rsid w:val="00311ED2"/>
    <w:rsid w:val="00312079"/>
    <w:rsid w:val="003128D3"/>
    <w:rsid w:val="00313B75"/>
    <w:rsid w:val="00313DFB"/>
    <w:rsid w:val="00313E8F"/>
    <w:rsid w:val="00314521"/>
    <w:rsid w:val="00314970"/>
    <w:rsid w:val="00315C08"/>
    <w:rsid w:val="00316151"/>
    <w:rsid w:val="003161DC"/>
    <w:rsid w:val="00317145"/>
    <w:rsid w:val="003173B6"/>
    <w:rsid w:val="00317912"/>
    <w:rsid w:val="0032140A"/>
    <w:rsid w:val="00321FDD"/>
    <w:rsid w:val="00322527"/>
    <w:rsid w:val="00322B5C"/>
    <w:rsid w:val="00322C94"/>
    <w:rsid w:val="00322CD6"/>
    <w:rsid w:val="0032372B"/>
    <w:rsid w:val="00323822"/>
    <w:rsid w:val="0032387C"/>
    <w:rsid w:val="003239A1"/>
    <w:rsid w:val="003247DA"/>
    <w:rsid w:val="00324C6B"/>
    <w:rsid w:val="00325266"/>
    <w:rsid w:val="0032660B"/>
    <w:rsid w:val="003269C5"/>
    <w:rsid w:val="00326C4B"/>
    <w:rsid w:val="0032722D"/>
    <w:rsid w:val="00327905"/>
    <w:rsid w:val="00327A77"/>
    <w:rsid w:val="00327EB1"/>
    <w:rsid w:val="00331525"/>
    <w:rsid w:val="0033197B"/>
    <w:rsid w:val="00331A46"/>
    <w:rsid w:val="00332561"/>
    <w:rsid w:val="00333E0E"/>
    <w:rsid w:val="0033410D"/>
    <w:rsid w:val="00334430"/>
    <w:rsid w:val="00334CCC"/>
    <w:rsid w:val="00334F36"/>
    <w:rsid w:val="0033573D"/>
    <w:rsid w:val="00335B78"/>
    <w:rsid w:val="00335F79"/>
    <w:rsid w:val="0033626C"/>
    <w:rsid w:val="00336BED"/>
    <w:rsid w:val="003373F2"/>
    <w:rsid w:val="00340000"/>
    <w:rsid w:val="003401CF"/>
    <w:rsid w:val="003405E0"/>
    <w:rsid w:val="003409AC"/>
    <w:rsid w:val="003418BC"/>
    <w:rsid w:val="00343104"/>
    <w:rsid w:val="0034343D"/>
    <w:rsid w:val="0034479A"/>
    <w:rsid w:val="003449ED"/>
    <w:rsid w:val="00344C69"/>
    <w:rsid w:val="00344D02"/>
    <w:rsid w:val="00344EF1"/>
    <w:rsid w:val="00345129"/>
    <w:rsid w:val="003451C1"/>
    <w:rsid w:val="00345211"/>
    <w:rsid w:val="003452C4"/>
    <w:rsid w:val="00346278"/>
    <w:rsid w:val="00346347"/>
    <w:rsid w:val="003469BC"/>
    <w:rsid w:val="00346ACF"/>
    <w:rsid w:val="003502DF"/>
    <w:rsid w:val="00350415"/>
    <w:rsid w:val="003506F9"/>
    <w:rsid w:val="0035123E"/>
    <w:rsid w:val="003516FC"/>
    <w:rsid w:val="003519F6"/>
    <w:rsid w:val="0035310C"/>
    <w:rsid w:val="00353D4F"/>
    <w:rsid w:val="003542C1"/>
    <w:rsid w:val="00355C8A"/>
    <w:rsid w:val="003561A2"/>
    <w:rsid w:val="00357062"/>
    <w:rsid w:val="003570FE"/>
    <w:rsid w:val="00357984"/>
    <w:rsid w:val="00360BCB"/>
    <w:rsid w:val="00360D24"/>
    <w:rsid w:val="00362133"/>
    <w:rsid w:val="00364582"/>
    <w:rsid w:val="00364761"/>
    <w:rsid w:val="00365E0E"/>
    <w:rsid w:val="00366404"/>
    <w:rsid w:val="003666ED"/>
    <w:rsid w:val="00366A67"/>
    <w:rsid w:val="003672DA"/>
    <w:rsid w:val="003679C7"/>
    <w:rsid w:val="00370348"/>
    <w:rsid w:val="00370D6E"/>
    <w:rsid w:val="00371146"/>
    <w:rsid w:val="003713F6"/>
    <w:rsid w:val="00371B92"/>
    <w:rsid w:val="00371D5B"/>
    <w:rsid w:val="003721A2"/>
    <w:rsid w:val="003727EC"/>
    <w:rsid w:val="00373475"/>
    <w:rsid w:val="00373748"/>
    <w:rsid w:val="00373E17"/>
    <w:rsid w:val="00374302"/>
    <w:rsid w:val="0037494B"/>
    <w:rsid w:val="003749C2"/>
    <w:rsid w:val="0037512C"/>
    <w:rsid w:val="003759FD"/>
    <w:rsid w:val="003760DE"/>
    <w:rsid w:val="0037661C"/>
    <w:rsid w:val="003775C7"/>
    <w:rsid w:val="00380B19"/>
    <w:rsid w:val="00380CB0"/>
    <w:rsid w:val="00382B38"/>
    <w:rsid w:val="00382CA5"/>
    <w:rsid w:val="003835D0"/>
    <w:rsid w:val="003835E2"/>
    <w:rsid w:val="00383F43"/>
    <w:rsid w:val="0038401F"/>
    <w:rsid w:val="00384089"/>
    <w:rsid w:val="003842FD"/>
    <w:rsid w:val="0038443A"/>
    <w:rsid w:val="00384F02"/>
    <w:rsid w:val="0038562E"/>
    <w:rsid w:val="00385B2F"/>
    <w:rsid w:val="00385B6B"/>
    <w:rsid w:val="0038623A"/>
    <w:rsid w:val="00386906"/>
    <w:rsid w:val="00386EE6"/>
    <w:rsid w:val="00386F66"/>
    <w:rsid w:val="0038720B"/>
    <w:rsid w:val="00387244"/>
    <w:rsid w:val="00387A97"/>
    <w:rsid w:val="00387CEF"/>
    <w:rsid w:val="00387E91"/>
    <w:rsid w:val="003902F0"/>
    <w:rsid w:val="003906B9"/>
    <w:rsid w:val="00390CAE"/>
    <w:rsid w:val="00390CD3"/>
    <w:rsid w:val="00391227"/>
    <w:rsid w:val="00391391"/>
    <w:rsid w:val="00391BDE"/>
    <w:rsid w:val="00391FC4"/>
    <w:rsid w:val="00392BB1"/>
    <w:rsid w:val="00392C4B"/>
    <w:rsid w:val="003931C4"/>
    <w:rsid w:val="00393480"/>
    <w:rsid w:val="00393632"/>
    <w:rsid w:val="00393665"/>
    <w:rsid w:val="0039473C"/>
    <w:rsid w:val="00394A2A"/>
    <w:rsid w:val="00394A39"/>
    <w:rsid w:val="00394F03"/>
    <w:rsid w:val="00395E9D"/>
    <w:rsid w:val="00395F74"/>
    <w:rsid w:val="00396753"/>
    <w:rsid w:val="00396C48"/>
    <w:rsid w:val="00397627"/>
    <w:rsid w:val="0039799E"/>
    <w:rsid w:val="00397B39"/>
    <w:rsid w:val="003A1387"/>
    <w:rsid w:val="003A1803"/>
    <w:rsid w:val="003A3178"/>
    <w:rsid w:val="003A374B"/>
    <w:rsid w:val="003A481B"/>
    <w:rsid w:val="003A5725"/>
    <w:rsid w:val="003A5A02"/>
    <w:rsid w:val="003A5A7D"/>
    <w:rsid w:val="003A6316"/>
    <w:rsid w:val="003A6A26"/>
    <w:rsid w:val="003A735F"/>
    <w:rsid w:val="003A7BEF"/>
    <w:rsid w:val="003B05C9"/>
    <w:rsid w:val="003B0A13"/>
    <w:rsid w:val="003B0C38"/>
    <w:rsid w:val="003B0C39"/>
    <w:rsid w:val="003B1D89"/>
    <w:rsid w:val="003B1DF1"/>
    <w:rsid w:val="003B25FB"/>
    <w:rsid w:val="003B37B2"/>
    <w:rsid w:val="003B3842"/>
    <w:rsid w:val="003B3A8B"/>
    <w:rsid w:val="003B3AE2"/>
    <w:rsid w:val="003B3D23"/>
    <w:rsid w:val="003B401E"/>
    <w:rsid w:val="003B40F0"/>
    <w:rsid w:val="003B4F71"/>
    <w:rsid w:val="003B5709"/>
    <w:rsid w:val="003B5757"/>
    <w:rsid w:val="003B5EEA"/>
    <w:rsid w:val="003B7245"/>
    <w:rsid w:val="003C0D6D"/>
    <w:rsid w:val="003C1EF4"/>
    <w:rsid w:val="003C37FC"/>
    <w:rsid w:val="003C39EE"/>
    <w:rsid w:val="003C4123"/>
    <w:rsid w:val="003C5063"/>
    <w:rsid w:val="003C56C2"/>
    <w:rsid w:val="003C57E5"/>
    <w:rsid w:val="003C5C17"/>
    <w:rsid w:val="003C60AE"/>
    <w:rsid w:val="003C6837"/>
    <w:rsid w:val="003C6B47"/>
    <w:rsid w:val="003C6E4F"/>
    <w:rsid w:val="003C78A3"/>
    <w:rsid w:val="003C7ECE"/>
    <w:rsid w:val="003D02E3"/>
    <w:rsid w:val="003D09F4"/>
    <w:rsid w:val="003D10A0"/>
    <w:rsid w:val="003D1716"/>
    <w:rsid w:val="003D1733"/>
    <w:rsid w:val="003D18EE"/>
    <w:rsid w:val="003D2CCB"/>
    <w:rsid w:val="003D2ED7"/>
    <w:rsid w:val="003D4C50"/>
    <w:rsid w:val="003D65B1"/>
    <w:rsid w:val="003D6762"/>
    <w:rsid w:val="003D7D21"/>
    <w:rsid w:val="003E185B"/>
    <w:rsid w:val="003E18EC"/>
    <w:rsid w:val="003E1D2E"/>
    <w:rsid w:val="003E21FF"/>
    <w:rsid w:val="003E26CB"/>
    <w:rsid w:val="003E2942"/>
    <w:rsid w:val="003E2A4E"/>
    <w:rsid w:val="003E3244"/>
    <w:rsid w:val="003E38F8"/>
    <w:rsid w:val="003E404A"/>
    <w:rsid w:val="003E490C"/>
    <w:rsid w:val="003E4EDA"/>
    <w:rsid w:val="003E5336"/>
    <w:rsid w:val="003E5568"/>
    <w:rsid w:val="003E5825"/>
    <w:rsid w:val="003E58A2"/>
    <w:rsid w:val="003E596C"/>
    <w:rsid w:val="003E5A3D"/>
    <w:rsid w:val="003E68BA"/>
    <w:rsid w:val="003E74B0"/>
    <w:rsid w:val="003E7D5E"/>
    <w:rsid w:val="003E7FA4"/>
    <w:rsid w:val="003F03D1"/>
    <w:rsid w:val="003F0867"/>
    <w:rsid w:val="003F08BC"/>
    <w:rsid w:val="003F0BBE"/>
    <w:rsid w:val="003F0CD0"/>
    <w:rsid w:val="003F18E5"/>
    <w:rsid w:val="003F1A3D"/>
    <w:rsid w:val="003F1A59"/>
    <w:rsid w:val="003F1B32"/>
    <w:rsid w:val="003F2EF8"/>
    <w:rsid w:val="003F3079"/>
    <w:rsid w:val="003F33CF"/>
    <w:rsid w:val="003F3982"/>
    <w:rsid w:val="003F5A4A"/>
    <w:rsid w:val="003F5C6B"/>
    <w:rsid w:val="003F63AF"/>
    <w:rsid w:val="003F6522"/>
    <w:rsid w:val="003F65B3"/>
    <w:rsid w:val="003F6BB4"/>
    <w:rsid w:val="003F6FBC"/>
    <w:rsid w:val="003F777B"/>
    <w:rsid w:val="003F79E0"/>
    <w:rsid w:val="003F7A28"/>
    <w:rsid w:val="003F7B92"/>
    <w:rsid w:val="0040180B"/>
    <w:rsid w:val="00401B52"/>
    <w:rsid w:val="00402267"/>
    <w:rsid w:val="0040251C"/>
    <w:rsid w:val="0040272A"/>
    <w:rsid w:val="00402C25"/>
    <w:rsid w:val="0040397D"/>
    <w:rsid w:val="004039F5"/>
    <w:rsid w:val="00405332"/>
    <w:rsid w:val="0040593A"/>
    <w:rsid w:val="00406187"/>
    <w:rsid w:val="00406945"/>
    <w:rsid w:val="00407088"/>
    <w:rsid w:val="00407794"/>
    <w:rsid w:val="00407AB8"/>
    <w:rsid w:val="00410376"/>
    <w:rsid w:val="0041042D"/>
    <w:rsid w:val="00410502"/>
    <w:rsid w:val="00410B9A"/>
    <w:rsid w:val="00410EC6"/>
    <w:rsid w:val="004125A0"/>
    <w:rsid w:val="00412FEB"/>
    <w:rsid w:val="00413005"/>
    <w:rsid w:val="004134F8"/>
    <w:rsid w:val="00413CEF"/>
    <w:rsid w:val="00413EDA"/>
    <w:rsid w:val="004143E1"/>
    <w:rsid w:val="004158F5"/>
    <w:rsid w:val="00415C87"/>
    <w:rsid w:val="004168E8"/>
    <w:rsid w:val="00416C95"/>
    <w:rsid w:val="00416E16"/>
    <w:rsid w:val="00417680"/>
    <w:rsid w:val="00421A54"/>
    <w:rsid w:val="00422DA3"/>
    <w:rsid w:val="00423526"/>
    <w:rsid w:val="00423801"/>
    <w:rsid w:val="00424923"/>
    <w:rsid w:val="00425004"/>
    <w:rsid w:val="00425975"/>
    <w:rsid w:val="00425DAE"/>
    <w:rsid w:val="0042658C"/>
    <w:rsid w:val="00426967"/>
    <w:rsid w:val="0042727B"/>
    <w:rsid w:val="00427B53"/>
    <w:rsid w:val="00427E2A"/>
    <w:rsid w:val="00427E39"/>
    <w:rsid w:val="00430A2E"/>
    <w:rsid w:val="00431985"/>
    <w:rsid w:val="00431E44"/>
    <w:rsid w:val="00432F7B"/>
    <w:rsid w:val="0043304A"/>
    <w:rsid w:val="0043349C"/>
    <w:rsid w:val="00433671"/>
    <w:rsid w:val="00433BB6"/>
    <w:rsid w:val="00434038"/>
    <w:rsid w:val="004341BD"/>
    <w:rsid w:val="00434288"/>
    <w:rsid w:val="0043528C"/>
    <w:rsid w:val="004359BF"/>
    <w:rsid w:val="00435CA5"/>
    <w:rsid w:val="00436154"/>
    <w:rsid w:val="00436174"/>
    <w:rsid w:val="00436906"/>
    <w:rsid w:val="0044019F"/>
    <w:rsid w:val="00440FE0"/>
    <w:rsid w:val="00441D99"/>
    <w:rsid w:val="004425FA"/>
    <w:rsid w:val="004432A9"/>
    <w:rsid w:val="00444A50"/>
    <w:rsid w:val="004462AC"/>
    <w:rsid w:val="004463CA"/>
    <w:rsid w:val="00447110"/>
    <w:rsid w:val="004507BB"/>
    <w:rsid w:val="00450861"/>
    <w:rsid w:val="004511A0"/>
    <w:rsid w:val="004514F6"/>
    <w:rsid w:val="00452148"/>
    <w:rsid w:val="00452215"/>
    <w:rsid w:val="004529FF"/>
    <w:rsid w:val="00452D2B"/>
    <w:rsid w:val="00453C80"/>
    <w:rsid w:val="00453DD5"/>
    <w:rsid w:val="00453E2E"/>
    <w:rsid w:val="00456EB3"/>
    <w:rsid w:val="00456F34"/>
    <w:rsid w:val="0045743F"/>
    <w:rsid w:val="00457F1B"/>
    <w:rsid w:val="00460340"/>
    <w:rsid w:val="004613CD"/>
    <w:rsid w:val="00461CA4"/>
    <w:rsid w:val="00462C09"/>
    <w:rsid w:val="004634DA"/>
    <w:rsid w:val="004634EB"/>
    <w:rsid w:val="00463548"/>
    <w:rsid w:val="0046432D"/>
    <w:rsid w:val="0046455D"/>
    <w:rsid w:val="00464DA8"/>
    <w:rsid w:val="0046539D"/>
    <w:rsid w:val="004655F0"/>
    <w:rsid w:val="00466908"/>
    <w:rsid w:val="00466B48"/>
    <w:rsid w:val="00466FDD"/>
    <w:rsid w:val="0046786C"/>
    <w:rsid w:val="004678E7"/>
    <w:rsid w:val="00470961"/>
    <w:rsid w:val="0047180D"/>
    <w:rsid w:val="00471864"/>
    <w:rsid w:val="00471C53"/>
    <w:rsid w:val="00472287"/>
    <w:rsid w:val="00472389"/>
    <w:rsid w:val="00472F20"/>
    <w:rsid w:val="00473195"/>
    <w:rsid w:val="00473F2C"/>
    <w:rsid w:val="00474817"/>
    <w:rsid w:val="00474860"/>
    <w:rsid w:val="004748BF"/>
    <w:rsid w:val="00474A2F"/>
    <w:rsid w:val="00474CFB"/>
    <w:rsid w:val="0047578B"/>
    <w:rsid w:val="00475FD6"/>
    <w:rsid w:val="00476338"/>
    <w:rsid w:val="00476508"/>
    <w:rsid w:val="00476533"/>
    <w:rsid w:val="00476B24"/>
    <w:rsid w:val="00481804"/>
    <w:rsid w:val="004822A8"/>
    <w:rsid w:val="00482E34"/>
    <w:rsid w:val="00483246"/>
    <w:rsid w:val="00483583"/>
    <w:rsid w:val="00483900"/>
    <w:rsid w:val="004840EF"/>
    <w:rsid w:val="00484FD6"/>
    <w:rsid w:val="00485160"/>
    <w:rsid w:val="0048555E"/>
    <w:rsid w:val="00486E91"/>
    <w:rsid w:val="004872C9"/>
    <w:rsid w:val="00487D25"/>
    <w:rsid w:val="004908C3"/>
    <w:rsid w:val="00490FC4"/>
    <w:rsid w:val="004913ED"/>
    <w:rsid w:val="00491C38"/>
    <w:rsid w:val="00492443"/>
    <w:rsid w:val="00492C23"/>
    <w:rsid w:val="0049331C"/>
    <w:rsid w:val="00493CFA"/>
    <w:rsid w:val="004942A2"/>
    <w:rsid w:val="004953F5"/>
    <w:rsid w:val="00495942"/>
    <w:rsid w:val="00495B2C"/>
    <w:rsid w:val="00495D8D"/>
    <w:rsid w:val="00496B2D"/>
    <w:rsid w:val="00497111"/>
    <w:rsid w:val="00497687"/>
    <w:rsid w:val="00497BC8"/>
    <w:rsid w:val="004A03FB"/>
    <w:rsid w:val="004A090B"/>
    <w:rsid w:val="004A0E2A"/>
    <w:rsid w:val="004A0E73"/>
    <w:rsid w:val="004A0F73"/>
    <w:rsid w:val="004A1F46"/>
    <w:rsid w:val="004A3943"/>
    <w:rsid w:val="004A4049"/>
    <w:rsid w:val="004A4A3D"/>
    <w:rsid w:val="004A4B68"/>
    <w:rsid w:val="004A4FA0"/>
    <w:rsid w:val="004A5995"/>
    <w:rsid w:val="004A5B13"/>
    <w:rsid w:val="004A5D02"/>
    <w:rsid w:val="004A61D8"/>
    <w:rsid w:val="004A743C"/>
    <w:rsid w:val="004B0017"/>
    <w:rsid w:val="004B11C0"/>
    <w:rsid w:val="004B15B6"/>
    <w:rsid w:val="004B1640"/>
    <w:rsid w:val="004B1D8A"/>
    <w:rsid w:val="004B1DFE"/>
    <w:rsid w:val="004B235F"/>
    <w:rsid w:val="004B23E2"/>
    <w:rsid w:val="004B2C7E"/>
    <w:rsid w:val="004B2FCF"/>
    <w:rsid w:val="004B31B1"/>
    <w:rsid w:val="004B34B2"/>
    <w:rsid w:val="004B3BD9"/>
    <w:rsid w:val="004B48B3"/>
    <w:rsid w:val="004B4C0A"/>
    <w:rsid w:val="004B54E7"/>
    <w:rsid w:val="004B5B1D"/>
    <w:rsid w:val="004B5C5F"/>
    <w:rsid w:val="004B5E0C"/>
    <w:rsid w:val="004B6624"/>
    <w:rsid w:val="004B6863"/>
    <w:rsid w:val="004C00F9"/>
    <w:rsid w:val="004C0100"/>
    <w:rsid w:val="004C0208"/>
    <w:rsid w:val="004C0A67"/>
    <w:rsid w:val="004C15C7"/>
    <w:rsid w:val="004C18DC"/>
    <w:rsid w:val="004C1903"/>
    <w:rsid w:val="004C268C"/>
    <w:rsid w:val="004C2788"/>
    <w:rsid w:val="004C35E1"/>
    <w:rsid w:val="004C4456"/>
    <w:rsid w:val="004C454D"/>
    <w:rsid w:val="004C5192"/>
    <w:rsid w:val="004C5409"/>
    <w:rsid w:val="004C5A4C"/>
    <w:rsid w:val="004C641E"/>
    <w:rsid w:val="004C6483"/>
    <w:rsid w:val="004C68FF"/>
    <w:rsid w:val="004C6B0D"/>
    <w:rsid w:val="004C71CC"/>
    <w:rsid w:val="004C71CD"/>
    <w:rsid w:val="004C7287"/>
    <w:rsid w:val="004C7716"/>
    <w:rsid w:val="004D00A3"/>
    <w:rsid w:val="004D0135"/>
    <w:rsid w:val="004D090D"/>
    <w:rsid w:val="004D0EEC"/>
    <w:rsid w:val="004D1243"/>
    <w:rsid w:val="004D21D8"/>
    <w:rsid w:val="004D31D4"/>
    <w:rsid w:val="004D4411"/>
    <w:rsid w:val="004D4768"/>
    <w:rsid w:val="004D5923"/>
    <w:rsid w:val="004D6CB7"/>
    <w:rsid w:val="004D710A"/>
    <w:rsid w:val="004D7278"/>
    <w:rsid w:val="004D7D3F"/>
    <w:rsid w:val="004D7DBA"/>
    <w:rsid w:val="004E08EF"/>
    <w:rsid w:val="004E103B"/>
    <w:rsid w:val="004E1473"/>
    <w:rsid w:val="004E208E"/>
    <w:rsid w:val="004E2522"/>
    <w:rsid w:val="004E2B8E"/>
    <w:rsid w:val="004E2C2C"/>
    <w:rsid w:val="004E49BE"/>
    <w:rsid w:val="004E4FA2"/>
    <w:rsid w:val="004E66F5"/>
    <w:rsid w:val="004E6C9F"/>
    <w:rsid w:val="004E730B"/>
    <w:rsid w:val="004E7746"/>
    <w:rsid w:val="004E7D57"/>
    <w:rsid w:val="004F0593"/>
    <w:rsid w:val="004F1452"/>
    <w:rsid w:val="004F1597"/>
    <w:rsid w:val="004F1F63"/>
    <w:rsid w:val="004F3ACD"/>
    <w:rsid w:val="004F3B2C"/>
    <w:rsid w:val="004F4785"/>
    <w:rsid w:val="004F515A"/>
    <w:rsid w:val="004F5827"/>
    <w:rsid w:val="004F5AA1"/>
    <w:rsid w:val="004F6211"/>
    <w:rsid w:val="004F6FF7"/>
    <w:rsid w:val="004F7385"/>
    <w:rsid w:val="004F7502"/>
    <w:rsid w:val="004F7A1F"/>
    <w:rsid w:val="004F7C5A"/>
    <w:rsid w:val="004F7D0F"/>
    <w:rsid w:val="005002D6"/>
    <w:rsid w:val="005005BA"/>
    <w:rsid w:val="00500A35"/>
    <w:rsid w:val="00500E7F"/>
    <w:rsid w:val="005015DE"/>
    <w:rsid w:val="005018ED"/>
    <w:rsid w:val="00502615"/>
    <w:rsid w:val="00502AE3"/>
    <w:rsid w:val="00502D2A"/>
    <w:rsid w:val="00502F53"/>
    <w:rsid w:val="00503240"/>
    <w:rsid w:val="00503FA9"/>
    <w:rsid w:val="0050459D"/>
    <w:rsid w:val="00505C23"/>
    <w:rsid w:val="00506D8A"/>
    <w:rsid w:val="00507E04"/>
    <w:rsid w:val="00507FDD"/>
    <w:rsid w:val="00510683"/>
    <w:rsid w:val="00512F6C"/>
    <w:rsid w:val="00513823"/>
    <w:rsid w:val="0051491B"/>
    <w:rsid w:val="00515041"/>
    <w:rsid w:val="0051523A"/>
    <w:rsid w:val="005156C2"/>
    <w:rsid w:val="00515BB4"/>
    <w:rsid w:val="00515E95"/>
    <w:rsid w:val="00516909"/>
    <w:rsid w:val="0051780B"/>
    <w:rsid w:val="005179DA"/>
    <w:rsid w:val="00517C06"/>
    <w:rsid w:val="00517E8D"/>
    <w:rsid w:val="005208C4"/>
    <w:rsid w:val="00521836"/>
    <w:rsid w:val="00523606"/>
    <w:rsid w:val="0052375F"/>
    <w:rsid w:val="005237CB"/>
    <w:rsid w:val="00523D7A"/>
    <w:rsid w:val="00524526"/>
    <w:rsid w:val="00524A4D"/>
    <w:rsid w:val="00524D8D"/>
    <w:rsid w:val="00526206"/>
    <w:rsid w:val="00527312"/>
    <w:rsid w:val="005306F1"/>
    <w:rsid w:val="0053093B"/>
    <w:rsid w:val="00531290"/>
    <w:rsid w:val="00531938"/>
    <w:rsid w:val="00532AB9"/>
    <w:rsid w:val="00532ECD"/>
    <w:rsid w:val="0053389B"/>
    <w:rsid w:val="00534416"/>
    <w:rsid w:val="005348EE"/>
    <w:rsid w:val="00535592"/>
    <w:rsid w:val="0053642E"/>
    <w:rsid w:val="00536BFA"/>
    <w:rsid w:val="00536C94"/>
    <w:rsid w:val="005372FC"/>
    <w:rsid w:val="00540BE1"/>
    <w:rsid w:val="00541130"/>
    <w:rsid w:val="00541426"/>
    <w:rsid w:val="00541A5D"/>
    <w:rsid w:val="005420C8"/>
    <w:rsid w:val="005421BE"/>
    <w:rsid w:val="005433FA"/>
    <w:rsid w:val="00543E36"/>
    <w:rsid w:val="0054402C"/>
    <w:rsid w:val="0054514C"/>
    <w:rsid w:val="00545D47"/>
    <w:rsid w:val="00546274"/>
    <w:rsid w:val="00546AF2"/>
    <w:rsid w:val="005473E0"/>
    <w:rsid w:val="00547411"/>
    <w:rsid w:val="005474E9"/>
    <w:rsid w:val="00547709"/>
    <w:rsid w:val="005502C8"/>
    <w:rsid w:val="005516A4"/>
    <w:rsid w:val="0055282A"/>
    <w:rsid w:val="005528DC"/>
    <w:rsid w:val="00553B85"/>
    <w:rsid w:val="00554054"/>
    <w:rsid w:val="00554AE1"/>
    <w:rsid w:val="00555CFB"/>
    <w:rsid w:val="00555D5B"/>
    <w:rsid w:val="00555DE2"/>
    <w:rsid w:val="00556D1E"/>
    <w:rsid w:val="00557BAE"/>
    <w:rsid w:val="00557D56"/>
    <w:rsid w:val="00563FEB"/>
    <w:rsid w:val="00564414"/>
    <w:rsid w:val="0056622A"/>
    <w:rsid w:val="00566683"/>
    <w:rsid w:val="0057097D"/>
    <w:rsid w:val="00572547"/>
    <w:rsid w:val="0057276A"/>
    <w:rsid w:val="00573059"/>
    <w:rsid w:val="005739CE"/>
    <w:rsid w:val="00573A94"/>
    <w:rsid w:val="00573F1D"/>
    <w:rsid w:val="00574726"/>
    <w:rsid w:val="005763FB"/>
    <w:rsid w:val="00576A03"/>
    <w:rsid w:val="00577019"/>
    <w:rsid w:val="00577487"/>
    <w:rsid w:val="00580688"/>
    <w:rsid w:val="00580898"/>
    <w:rsid w:val="00581A79"/>
    <w:rsid w:val="00581CDF"/>
    <w:rsid w:val="00582A1C"/>
    <w:rsid w:val="00583EB2"/>
    <w:rsid w:val="0058401F"/>
    <w:rsid w:val="005846BF"/>
    <w:rsid w:val="005846FF"/>
    <w:rsid w:val="005847DB"/>
    <w:rsid w:val="00585051"/>
    <w:rsid w:val="0058573A"/>
    <w:rsid w:val="00585C18"/>
    <w:rsid w:val="00585D9A"/>
    <w:rsid w:val="00586464"/>
    <w:rsid w:val="00586500"/>
    <w:rsid w:val="005866E8"/>
    <w:rsid w:val="005869D6"/>
    <w:rsid w:val="00587335"/>
    <w:rsid w:val="00587C23"/>
    <w:rsid w:val="00587D17"/>
    <w:rsid w:val="005913FD"/>
    <w:rsid w:val="0059356E"/>
    <w:rsid w:val="005936FB"/>
    <w:rsid w:val="00595FE5"/>
    <w:rsid w:val="005968F3"/>
    <w:rsid w:val="00596ABF"/>
    <w:rsid w:val="00596BCE"/>
    <w:rsid w:val="00596C06"/>
    <w:rsid w:val="0059740F"/>
    <w:rsid w:val="005A014A"/>
    <w:rsid w:val="005A06D8"/>
    <w:rsid w:val="005A0977"/>
    <w:rsid w:val="005A1486"/>
    <w:rsid w:val="005A1E73"/>
    <w:rsid w:val="005A1FF6"/>
    <w:rsid w:val="005A212A"/>
    <w:rsid w:val="005A25D7"/>
    <w:rsid w:val="005A27D1"/>
    <w:rsid w:val="005A29E1"/>
    <w:rsid w:val="005A348B"/>
    <w:rsid w:val="005A360F"/>
    <w:rsid w:val="005A4052"/>
    <w:rsid w:val="005A43DC"/>
    <w:rsid w:val="005A4648"/>
    <w:rsid w:val="005A4DC2"/>
    <w:rsid w:val="005A4E06"/>
    <w:rsid w:val="005A672B"/>
    <w:rsid w:val="005A739E"/>
    <w:rsid w:val="005A7FD5"/>
    <w:rsid w:val="005B081A"/>
    <w:rsid w:val="005B08AC"/>
    <w:rsid w:val="005B0E22"/>
    <w:rsid w:val="005B0F17"/>
    <w:rsid w:val="005B1DE9"/>
    <w:rsid w:val="005B332A"/>
    <w:rsid w:val="005B342E"/>
    <w:rsid w:val="005B43F0"/>
    <w:rsid w:val="005B4504"/>
    <w:rsid w:val="005B4F40"/>
    <w:rsid w:val="005B50AB"/>
    <w:rsid w:val="005B5478"/>
    <w:rsid w:val="005B5D7C"/>
    <w:rsid w:val="005B6026"/>
    <w:rsid w:val="005B6471"/>
    <w:rsid w:val="005B6A10"/>
    <w:rsid w:val="005C1ABB"/>
    <w:rsid w:val="005C3234"/>
    <w:rsid w:val="005C4335"/>
    <w:rsid w:val="005C435D"/>
    <w:rsid w:val="005C524F"/>
    <w:rsid w:val="005C5392"/>
    <w:rsid w:val="005C6B01"/>
    <w:rsid w:val="005C73D2"/>
    <w:rsid w:val="005C7586"/>
    <w:rsid w:val="005C7A4C"/>
    <w:rsid w:val="005C7CC4"/>
    <w:rsid w:val="005D02FE"/>
    <w:rsid w:val="005D0551"/>
    <w:rsid w:val="005D130E"/>
    <w:rsid w:val="005D195F"/>
    <w:rsid w:val="005D2393"/>
    <w:rsid w:val="005D2418"/>
    <w:rsid w:val="005D2E7F"/>
    <w:rsid w:val="005D3005"/>
    <w:rsid w:val="005D3A13"/>
    <w:rsid w:val="005D3C4D"/>
    <w:rsid w:val="005D3DC1"/>
    <w:rsid w:val="005D404C"/>
    <w:rsid w:val="005D429B"/>
    <w:rsid w:val="005D450A"/>
    <w:rsid w:val="005D4792"/>
    <w:rsid w:val="005D49A3"/>
    <w:rsid w:val="005D49FD"/>
    <w:rsid w:val="005D515A"/>
    <w:rsid w:val="005D520B"/>
    <w:rsid w:val="005D580C"/>
    <w:rsid w:val="005D5A00"/>
    <w:rsid w:val="005D6E28"/>
    <w:rsid w:val="005D6FAF"/>
    <w:rsid w:val="005D737B"/>
    <w:rsid w:val="005D7589"/>
    <w:rsid w:val="005D796A"/>
    <w:rsid w:val="005E15AE"/>
    <w:rsid w:val="005E19F5"/>
    <w:rsid w:val="005E2671"/>
    <w:rsid w:val="005E27C2"/>
    <w:rsid w:val="005E30CB"/>
    <w:rsid w:val="005E333D"/>
    <w:rsid w:val="005E37A0"/>
    <w:rsid w:val="005E3878"/>
    <w:rsid w:val="005E3A3D"/>
    <w:rsid w:val="005E3CA5"/>
    <w:rsid w:val="005E3D0E"/>
    <w:rsid w:val="005E3EDD"/>
    <w:rsid w:val="005E4A55"/>
    <w:rsid w:val="005E5192"/>
    <w:rsid w:val="005E5421"/>
    <w:rsid w:val="005E561A"/>
    <w:rsid w:val="005E5D11"/>
    <w:rsid w:val="005E5D1F"/>
    <w:rsid w:val="005E6058"/>
    <w:rsid w:val="005E6B69"/>
    <w:rsid w:val="005E6DAF"/>
    <w:rsid w:val="005E7031"/>
    <w:rsid w:val="005E7B34"/>
    <w:rsid w:val="005E7E11"/>
    <w:rsid w:val="005F004D"/>
    <w:rsid w:val="005F08B3"/>
    <w:rsid w:val="005F0A44"/>
    <w:rsid w:val="005F0D99"/>
    <w:rsid w:val="005F11A5"/>
    <w:rsid w:val="005F15F5"/>
    <w:rsid w:val="005F287D"/>
    <w:rsid w:val="005F2910"/>
    <w:rsid w:val="005F2D3C"/>
    <w:rsid w:val="005F3050"/>
    <w:rsid w:val="005F3074"/>
    <w:rsid w:val="005F30D4"/>
    <w:rsid w:val="005F35A9"/>
    <w:rsid w:val="005F3D8C"/>
    <w:rsid w:val="005F414E"/>
    <w:rsid w:val="005F4833"/>
    <w:rsid w:val="005F7248"/>
    <w:rsid w:val="005F7406"/>
    <w:rsid w:val="005F76AA"/>
    <w:rsid w:val="006007D2"/>
    <w:rsid w:val="006008B5"/>
    <w:rsid w:val="006008D9"/>
    <w:rsid w:val="006008E9"/>
    <w:rsid w:val="00601563"/>
    <w:rsid w:val="00602596"/>
    <w:rsid w:val="00603928"/>
    <w:rsid w:val="00604C71"/>
    <w:rsid w:val="00604E6C"/>
    <w:rsid w:val="0060548E"/>
    <w:rsid w:val="0060594E"/>
    <w:rsid w:val="00605A89"/>
    <w:rsid w:val="0060755D"/>
    <w:rsid w:val="00607641"/>
    <w:rsid w:val="00607C50"/>
    <w:rsid w:val="00607CCA"/>
    <w:rsid w:val="0061046E"/>
    <w:rsid w:val="00611493"/>
    <w:rsid w:val="00612652"/>
    <w:rsid w:val="00612AD3"/>
    <w:rsid w:val="00612B81"/>
    <w:rsid w:val="00613B6E"/>
    <w:rsid w:val="00613D84"/>
    <w:rsid w:val="006143CA"/>
    <w:rsid w:val="00614AAC"/>
    <w:rsid w:val="006152B3"/>
    <w:rsid w:val="00615356"/>
    <w:rsid w:val="00615772"/>
    <w:rsid w:val="00615E36"/>
    <w:rsid w:val="0061760D"/>
    <w:rsid w:val="006178E7"/>
    <w:rsid w:val="006212E8"/>
    <w:rsid w:val="0062152E"/>
    <w:rsid w:val="00621E67"/>
    <w:rsid w:val="00621F2B"/>
    <w:rsid w:val="0062265D"/>
    <w:rsid w:val="006229A6"/>
    <w:rsid w:val="00622B24"/>
    <w:rsid w:val="00622D14"/>
    <w:rsid w:val="0062328D"/>
    <w:rsid w:val="00623EB0"/>
    <w:rsid w:val="006245EF"/>
    <w:rsid w:val="00625550"/>
    <w:rsid w:val="00625EB7"/>
    <w:rsid w:val="00626031"/>
    <w:rsid w:val="00626848"/>
    <w:rsid w:val="0062776E"/>
    <w:rsid w:val="0063040F"/>
    <w:rsid w:val="00630B84"/>
    <w:rsid w:val="00631C8A"/>
    <w:rsid w:val="006321CE"/>
    <w:rsid w:val="00632777"/>
    <w:rsid w:val="00633396"/>
    <w:rsid w:val="00633964"/>
    <w:rsid w:val="00634037"/>
    <w:rsid w:val="006349D4"/>
    <w:rsid w:val="006354C8"/>
    <w:rsid w:val="00635C88"/>
    <w:rsid w:val="00635DBE"/>
    <w:rsid w:val="006362AD"/>
    <w:rsid w:val="00637618"/>
    <w:rsid w:val="00637C25"/>
    <w:rsid w:val="00640320"/>
    <w:rsid w:val="00640716"/>
    <w:rsid w:val="00642143"/>
    <w:rsid w:val="006422AE"/>
    <w:rsid w:val="006422FC"/>
    <w:rsid w:val="00642946"/>
    <w:rsid w:val="006430CD"/>
    <w:rsid w:val="006431E4"/>
    <w:rsid w:val="00643880"/>
    <w:rsid w:val="00643BB6"/>
    <w:rsid w:val="0064400C"/>
    <w:rsid w:val="00644750"/>
    <w:rsid w:val="00644BA5"/>
    <w:rsid w:val="00644ED9"/>
    <w:rsid w:val="00644F20"/>
    <w:rsid w:val="006464DF"/>
    <w:rsid w:val="00647B32"/>
    <w:rsid w:val="006500E4"/>
    <w:rsid w:val="006513A6"/>
    <w:rsid w:val="0065227B"/>
    <w:rsid w:val="00652355"/>
    <w:rsid w:val="00652D4A"/>
    <w:rsid w:val="006531EB"/>
    <w:rsid w:val="00653E20"/>
    <w:rsid w:val="006544B7"/>
    <w:rsid w:val="0065503F"/>
    <w:rsid w:val="00655800"/>
    <w:rsid w:val="00655878"/>
    <w:rsid w:val="00655DC5"/>
    <w:rsid w:val="00656657"/>
    <w:rsid w:val="0065704C"/>
    <w:rsid w:val="006578A1"/>
    <w:rsid w:val="006578A2"/>
    <w:rsid w:val="00657C0D"/>
    <w:rsid w:val="006619C8"/>
    <w:rsid w:val="00661F37"/>
    <w:rsid w:val="00662162"/>
    <w:rsid w:val="00663004"/>
    <w:rsid w:val="00664327"/>
    <w:rsid w:val="00664DDE"/>
    <w:rsid w:val="00665034"/>
    <w:rsid w:val="00665B2E"/>
    <w:rsid w:val="00666966"/>
    <w:rsid w:val="0066747D"/>
    <w:rsid w:val="00667CBF"/>
    <w:rsid w:val="00670639"/>
    <w:rsid w:val="0067069C"/>
    <w:rsid w:val="0067082C"/>
    <w:rsid w:val="00670FB7"/>
    <w:rsid w:val="0067198E"/>
    <w:rsid w:val="00671E83"/>
    <w:rsid w:val="00672055"/>
    <w:rsid w:val="00672551"/>
    <w:rsid w:val="006727D9"/>
    <w:rsid w:val="0067319D"/>
    <w:rsid w:val="006736C4"/>
    <w:rsid w:val="006746A3"/>
    <w:rsid w:val="00674761"/>
    <w:rsid w:val="00674B9B"/>
    <w:rsid w:val="00675A6F"/>
    <w:rsid w:val="00676B51"/>
    <w:rsid w:val="00677462"/>
    <w:rsid w:val="00677984"/>
    <w:rsid w:val="00680350"/>
    <w:rsid w:val="0068058E"/>
    <w:rsid w:val="00680C59"/>
    <w:rsid w:val="00680E6C"/>
    <w:rsid w:val="006816BA"/>
    <w:rsid w:val="006817C9"/>
    <w:rsid w:val="0068190D"/>
    <w:rsid w:val="0068211E"/>
    <w:rsid w:val="0068496F"/>
    <w:rsid w:val="00685019"/>
    <w:rsid w:val="00685ACC"/>
    <w:rsid w:val="00685EF4"/>
    <w:rsid w:val="006861A6"/>
    <w:rsid w:val="006863B1"/>
    <w:rsid w:val="00686619"/>
    <w:rsid w:val="0068683A"/>
    <w:rsid w:val="00686D52"/>
    <w:rsid w:val="00686E2D"/>
    <w:rsid w:val="00687C7E"/>
    <w:rsid w:val="0069064D"/>
    <w:rsid w:val="0069115C"/>
    <w:rsid w:val="00691348"/>
    <w:rsid w:val="006913C1"/>
    <w:rsid w:val="0069182D"/>
    <w:rsid w:val="00691DD7"/>
    <w:rsid w:val="00691E46"/>
    <w:rsid w:val="00692C92"/>
    <w:rsid w:val="0069474B"/>
    <w:rsid w:val="00694829"/>
    <w:rsid w:val="006949E8"/>
    <w:rsid w:val="00694BAA"/>
    <w:rsid w:val="0069564A"/>
    <w:rsid w:val="00695750"/>
    <w:rsid w:val="00695807"/>
    <w:rsid w:val="00695BD8"/>
    <w:rsid w:val="00695C1F"/>
    <w:rsid w:val="00695F04"/>
    <w:rsid w:val="0069641C"/>
    <w:rsid w:val="006973ED"/>
    <w:rsid w:val="006977F5"/>
    <w:rsid w:val="006A05A2"/>
    <w:rsid w:val="006A08EE"/>
    <w:rsid w:val="006A1E1D"/>
    <w:rsid w:val="006A274C"/>
    <w:rsid w:val="006A30A7"/>
    <w:rsid w:val="006A32F1"/>
    <w:rsid w:val="006A353E"/>
    <w:rsid w:val="006A3CE6"/>
    <w:rsid w:val="006A4782"/>
    <w:rsid w:val="006A4FEF"/>
    <w:rsid w:val="006A5C46"/>
    <w:rsid w:val="006A6BE5"/>
    <w:rsid w:val="006A7040"/>
    <w:rsid w:val="006A73B1"/>
    <w:rsid w:val="006A7BD2"/>
    <w:rsid w:val="006A7D53"/>
    <w:rsid w:val="006B13D0"/>
    <w:rsid w:val="006B1A28"/>
    <w:rsid w:val="006B3B38"/>
    <w:rsid w:val="006B41E8"/>
    <w:rsid w:val="006B4ECD"/>
    <w:rsid w:val="006B5069"/>
    <w:rsid w:val="006B51BD"/>
    <w:rsid w:val="006B5CC8"/>
    <w:rsid w:val="006B66EB"/>
    <w:rsid w:val="006B70E9"/>
    <w:rsid w:val="006C0205"/>
    <w:rsid w:val="006C09D5"/>
    <w:rsid w:val="006C10BA"/>
    <w:rsid w:val="006C1AA2"/>
    <w:rsid w:val="006C1B1B"/>
    <w:rsid w:val="006C1CEF"/>
    <w:rsid w:val="006C2659"/>
    <w:rsid w:val="006C26C0"/>
    <w:rsid w:val="006C2E39"/>
    <w:rsid w:val="006C32E4"/>
    <w:rsid w:val="006C372F"/>
    <w:rsid w:val="006C43A0"/>
    <w:rsid w:val="006C4424"/>
    <w:rsid w:val="006C69D8"/>
    <w:rsid w:val="006C6B19"/>
    <w:rsid w:val="006C70BD"/>
    <w:rsid w:val="006C741A"/>
    <w:rsid w:val="006C7BF5"/>
    <w:rsid w:val="006D11CB"/>
    <w:rsid w:val="006D1407"/>
    <w:rsid w:val="006D156F"/>
    <w:rsid w:val="006D17B6"/>
    <w:rsid w:val="006D1A2A"/>
    <w:rsid w:val="006D20C5"/>
    <w:rsid w:val="006D3BAB"/>
    <w:rsid w:val="006D53A6"/>
    <w:rsid w:val="006D6EDA"/>
    <w:rsid w:val="006E067A"/>
    <w:rsid w:val="006E0987"/>
    <w:rsid w:val="006E0C93"/>
    <w:rsid w:val="006E1429"/>
    <w:rsid w:val="006E1493"/>
    <w:rsid w:val="006E21C1"/>
    <w:rsid w:val="006E2243"/>
    <w:rsid w:val="006E2D47"/>
    <w:rsid w:val="006E2F83"/>
    <w:rsid w:val="006E3181"/>
    <w:rsid w:val="006E3F99"/>
    <w:rsid w:val="006E435E"/>
    <w:rsid w:val="006E4ABC"/>
    <w:rsid w:val="006E4DB0"/>
    <w:rsid w:val="006E5D62"/>
    <w:rsid w:val="006E5FEB"/>
    <w:rsid w:val="006E619D"/>
    <w:rsid w:val="006E62F4"/>
    <w:rsid w:val="006E6303"/>
    <w:rsid w:val="006E736D"/>
    <w:rsid w:val="006F0C33"/>
    <w:rsid w:val="006F235A"/>
    <w:rsid w:val="006F28C5"/>
    <w:rsid w:val="006F375F"/>
    <w:rsid w:val="006F3C5C"/>
    <w:rsid w:val="006F4144"/>
    <w:rsid w:val="006F510D"/>
    <w:rsid w:val="006F60E9"/>
    <w:rsid w:val="006F69CB"/>
    <w:rsid w:val="006F731F"/>
    <w:rsid w:val="0070109A"/>
    <w:rsid w:val="00701F0A"/>
    <w:rsid w:val="00702EAE"/>
    <w:rsid w:val="00703160"/>
    <w:rsid w:val="007043DE"/>
    <w:rsid w:val="0070483C"/>
    <w:rsid w:val="00704989"/>
    <w:rsid w:val="007055E8"/>
    <w:rsid w:val="00706FE0"/>
    <w:rsid w:val="007071E6"/>
    <w:rsid w:val="00711011"/>
    <w:rsid w:val="007112AD"/>
    <w:rsid w:val="00711DD6"/>
    <w:rsid w:val="00711F7A"/>
    <w:rsid w:val="0071277C"/>
    <w:rsid w:val="007135D7"/>
    <w:rsid w:val="00713659"/>
    <w:rsid w:val="007147B3"/>
    <w:rsid w:val="00714D62"/>
    <w:rsid w:val="00716CEF"/>
    <w:rsid w:val="007172E4"/>
    <w:rsid w:val="007201EF"/>
    <w:rsid w:val="0072051D"/>
    <w:rsid w:val="00720E30"/>
    <w:rsid w:val="00720FFF"/>
    <w:rsid w:val="00721272"/>
    <w:rsid w:val="007214CF"/>
    <w:rsid w:val="007220F4"/>
    <w:rsid w:val="00722642"/>
    <w:rsid w:val="00722C2B"/>
    <w:rsid w:val="0072306B"/>
    <w:rsid w:val="0072330C"/>
    <w:rsid w:val="0072343F"/>
    <w:rsid w:val="00724257"/>
    <w:rsid w:val="007245AD"/>
    <w:rsid w:val="00724DD8"/>
    <w:rsid w:val="007250A6"/>
    <w:rsid w:val="00725432"/>
    <w:rsid w:val="007255EB"/>
    <w:rsid w:val="00725B3D"/>
    <w:rsid w:val="00725F32"/>
    <w:rsid w:val="007262ED"/>
    <w:rsid w:val="007266CD"/>
    <w:rsid w:val="007267F7"/>
    <w:rsid w:val="00726843"/>
    <w:rsid w:val="00726D2E"/>
    <w:rsid w:val="007272A3"/>
    <w:rsid w:val="007311DF"/>
    <w:rsid w:val="007316DA"/>
    <w:rsid w:val="00731C63"/>
    <w:rsid w:val="007331AB"/>
    <w:rsid w:val="00733412"/>
    <w:rsid w:val="007350B5"/>
    <w:rsid w:val="007358E1"/>
    <w:rsid w:val="00735D1D"/>
    <w:rsid w:val="00740062"/>
    <w:rsid w:val="00740A8E"/>
    <w:rsid w:val="00740DC7"/>
    <w:rsid w:val="0074203C"/>
    <w:rsid w:val="007423A0"/>
    <w:rsid w:val="0074256C"/>
    <w:rsid w:val="00742641"/>
    <w:rsid w:val="00743A50"/>
    <w:rsid w:val="00744898"/>
    <w:rsid w:val="007453E5"/>
    <w:rsid w:val="00745B43"/>
    <w:rsid w:val="00745FF7"/>
    <w:rsid w:val="00746D08"/>
    <w:rsid w:val="00747609"/>
    <w:rsid w:val="0074761F"/>
    <w:rsid w:val="00747A99"/>
    <w:rsid w:val="00750218"/>
    <w:rsid w:val="0075076F"/>
    <w:rsid w:val="00750844"/>
    <w:rsid w:val="007517DD"/>
    <w:rsid w:val="00751A1B"/>
    <w:rsid w:val="00752BA2"/>
    <w:rsid w:val="00752E2D"/>
    <w:rsid w:val="0075318D"/>
    <w:rsid w:val="00754053"/>
    <w:rsid w:val="00754770"/>
    <w:rsid w:val="0075624A"/>
    <w:rsid w:val="0075787B"/>
    <w:rsid w:val="00757A73"/>
    <w:rsid w:val="00757BDE"/>
    <w:rsid w:val="00760F52"/>
    <w:rsid w:val="007613CA"/>
    <w:rsid w:val="00762845"/>
    <w:rsid w:val="00763194"/>
    <w:rsid w:val="00763E51"/>
    <w:rsid w:val="00763E7F"/>
    <w:rsid w:val="007649D5"/>
    <w:rsid w:val="00764A4D"/>
    <w:rsid w:val="00764FBB"/>
    <w:rsid w:val="007650BE"/>
    <w:rsid w:val="00766532"/>
    <w:rsid w:val="00766542"/>
    <w:rsid w:val="007665CC"/>
    <w:rsid w:val="00766888"/>
    <w:rsid w:val="00766C7A"/>
    <w:rsid w:val="0076758D"/>
    <w:rsid w:val="00767FB5"/>
    <w:rsid w:val="0077056D"/>
    <w:rsid w:val="00772364"/>
    <w:rsid w:val="007724AB"/>
    <w:rsid w:val="00772D13"/>
    <w:rsid w:val="007737AC"/>
    <w:rsid w:val="0077531C"/>
    <w:rsid w:val="00775C4C"/>
    <w:rsid w:val="007764FE"/>
    <w:rsid w:val="00776524"/>
    <w:rsid w:val="007766CC"/>
    <w:rsid w:val="007776F6"/>
    <w:rsid w:val="00777733"/>
    <w:rsid w:val="007802AC"/>
    <w:rsid w:val="007806AC"/>
    <w:rsid w:val="007807D2"/>
    <w:rsid w:val="007808E2"/>
    <w:rsid w:val="0078092F"/>
    <w:rsid w:val="00780BD3"/>
    <w:rsid w:val="00780BE9"/>
    <w:rsid w:val="00782696"/>
    <w:rsid w:val="00782EAB"/>
    <w:rsid w:val="00784D72"/>
    <w:rsid w:val="0078596C"/>
    <w:rsid w:val="00785E02"/>
    <w:rsid w:val="0078733E"/>
    <w:rsid w:val="0078755D"/>
    <w:rsid w:val="0078777A"/>
    <w:rsid w:val="007878B2"/>
    <w:rsid w:val="00787A24"/>
    <w:rsid w:val="00787AF2"/>
    <w:rsid w:val="00791687"/>
    <w:rsid w:val="00791FA7"/>
    <w:rsid w:val="007922F9"/>
    <w:rsid w:val="00792CDF"/>
    <w:rsid w:val="00793C68"/>
    <w:rsid w:val="00793F7D"/>
    <w:rsid w:val="00794ED2"/>
    <w:rsid w:val="00795FC0"/>
    <w:rsid w:val="007960FD"/>
    <w:rsid w:val="007962B7"/>
    <w:rsid w:val="00796409"/>
    <w:rsid w:val="007964B5"/>
    <w:rsid w:val="00796A46"/>
    <w:rsid w:val="00796E56"/>
    <w:rsid w:val="00797AAC"/>
    <w:rsid w:val="00797B94"/>
    <w:rsid w:val="00797F94"/>
    <w:rsid w:val="007A11CE"/>
    <w:rsid w:val="007A1730"/>
    <w:rsid w:val="007A2126"/>
    <w:rsid w:val="007A2224"/>
    <w:rsid w:val="007A2473"/>
    <w:rsid w:val="007A24BA"/>
    <w:rsid w:val="007A25D2"/>
    <w:rsid w:val="007A2C39"/>
    <w:rsid w:val="007A316C"/>
    <w:rsid w:val="007A388E"/>
    <w:rsid w:val="007A395F"/>
    <w:rsid w:val="007A3C3E"/>
    <w:rsid w:val="007A5C2C"/>
    <w:rsid w:val="007A5FA3"/>
    <w:rsid w:val="007A666B"/>
    <w:rsid w:val="007A68E8"/>
    <w:rsid w:val="007A7393"/>
    <w:rsid w:val="007B005D"/>
    <w:rsid w:val="007B17C9"/>
    <w:rsid w:val="007B17FA"/>
    <w:rsid w:val="007B2AE9"/>
    <w:rsid w:val="007B33F1"/>
    <w:rsid w:val="007B350A"/>
    <w:rsid w:val="007B42AC"/>
    <w:rsid w:val="007B4B89"/>
    <w:rsid w:val="007B5344"/>
    <w:rsid w:val="007B5405"/>
    <w:rsid w:val="007B5B0F"/>
    <w:rsid w:val="007B5D45"/>
    <w:rsid w:val="007B70EE"/>
    <w:rsid w:val="007B7BBE"/>
    <w:rsid w:val="007B7FA8"/>
    <w:rsid w:val="007C01E7"/>
    <w:rsid w:val="007C032E"/>
    <w:rsid w:val="007C087C"/>
    <w:rsid w:val="007C0BB7"/>
    <w:rsid w:val="007C0C8E"/>
    <w:rsid w:val="007C0DFA"/>
    <w:rsid w:val="007C131D"/>
    <w:rsid w:val="007C193C"/>
    <w:rsid w:val="007C19D9"/>
    <w:rsid w:val="007C1CED"/>
    <w:rsid w:val="007C2849"/>
    <w:rsid w:val="007C319E"/>
    <w:rsid w:val="007C3D5E"/>
    <w:rsid w:val="007C411D"/>
    <w:rsid w:val="007C4462"/>
    <w:rsid w:val="007C590C"/>
    <w:rsid w:val="007C5CFC"/>
    <w:rsid w:val="007D01BE"/>
    <w:rsid w:val="007D1C5C"/>
    <w:rsid w:val="007D27A0"/>
    <w:rsid w:val="007D2B00"/>
    <w:rsid w:val="007D33E1"/>
    <w:rsid w:val="007D34CA"/>
    <w:rsid w:val="007D3D9E"/>
    <w:rsid w:val="007D3FC7"/>
    <w:rsid w:val="007D4A36"/>
    <w:rsid w:val="007D4E14"/>
    <w:rsid w:val="007D5169"/>
    <w:rsid w:val="007D54DA"/>
    <w:rsid w:val="007D5649"/>
    <w:rsid w:val="007D64D4"/>
    <w:rsid w:val="007D6529"/>
    <w:rsid w:val="007D6F08"/>
    <w:rsid w:val="007D70E5"/>
    <w:rsid w:val="007E02B6"/>
    <w:rsid w:val="007E053A"/>
    <w:rsid w:val="007E08E3"/>
    <w:rsid w:val="007E10EA"/>
    <w:rsid w:val="007E1EB9"/>
    <w:rsid w:val="007E2A2F"/>
    <w:rsid w:val="007E35F1"/>
    <w:rsid w:val="007E3C77"/>
    <w:rsid w:val="007E5C9D"/>
    <w:rsid w:val="007E67FB"/>
    <w:rsid w:val="007E6C4F"/>
    <w:rsid w:val="007E7492"/>
    <w:rsid w:val="007E7AC8"/>
    <w:rsid w:val="007E7B3D"/>
    <w:rsid w:val="007F06FD"/>
    <w:rsid w:val="007F08E6"/>
    <w:rsid w:val="007F1860"/>
    <w:rsid w:val="007F18BD"/>
    <w:rsid w:val="007F18BE"/>
    <w:rsid w:val="007F2226"/>
    <w:rsid w:val="007F2B9B"/>
    <w:rsid w:val="007F2C47"/>
    <w:rsid w:val="007F34C8"/>
    <w:rsid w:val="007F3686"/>
    <w:rsid w:val="007F383B"/>
    <w:rsid w:val="007F3F90"/>
    <w:rsid w:val="007F4168"/>
    <w:rsid w:val="007F4296"/>
    <w:rsid w:val="007F4E54"/>
    <w:rsid w:val="007F71E3"/>
    <w:rsid w:val="0080074D"/>
    <w:rsid w:val="008007E6"/>
    <w:rsid w:val="00800C1D"/>
    <w:rsid w:val="00800E03"/>
    <w:rsid w:val="008011CF"/>
    <w:rsid w:val="00801236"/>
    <w:rsid w:val="008013A3"/>
    <w:rsid w:val="00801D26"/>
    <w:rsid w:val="00801EC0"/>
    <w:rsid w:val="00802A86"/>
    <w:rsid w:val="00802C1F"/>
    <w:rsid w:val="0080335E"/>
    <w:rsid w:val="00803393"/>
    <w:rsid w:val="00803680"/>
    <w:rsid w:val="00803E4D"/>
    <w:rsid w:val="00803F3D"/>
    <w:rsid w:val="00804681"/>
    <w:rsid w:val="00804BA6"/>
    <w:rsid w:val="00805838"/>
    <w:rsid w:val="00806097"/>
    <w:rsid w:val="008063F6"/>
    <w:rsid w:val="008069B9"/>
    <w:rsid w:val="00806B9D"/>
    <w:rsid w:val="00806D1C"/>
    <w:rsid w:val="00806FCA"/>
    <w:rsid w:val="008070B1"/>
    <w:rsid w:val="008074AC"/>
    <w:rsid w:val="00810027"/>
    <w:rsid w:val="00810895"/>
    <w:rsid w:val="00812941"/>
    <w:rsid w:val="00812DC1"/>
    <w:rsid w:val="00813699"/>
    <w:rsid w:val="008136AA"/>
    <w:rsid w:val="00813A18"/>
    <w:rsid w:val="008148E7"/>
    <w:rsid w:val="00814B54"/>
    <w:rsid w:val="00816327"/>
    <w:rsid w:val="00816BF9"/>
    <w:rsid w:val="00816FAB"/>
    <w:rsid w:val="00817264"/>
    <w:rsid w:val="0081737A"/>
    <w:rsid w:val="00817465"/>
    <w:rsid w:val="00817482"/>
    <w:rsid w:val="00817BD3"/>
    <w:rsid w:val="00820C66"/>
    <w:rsid w:val="00820CD9"/>
    <w:rsid w:val="00821DBE"/>
    <w:rsid w:val="00821F3F"/>
    <w:rsid w:val="00821F43"/>
    <w:rsid w:val="0082216F"/>
    <w:rsid w:val="008224E7"/>
    <w:rsid w:val="00822B28"/>
    <w:rsid w:val="008231E8"/>
    <w:rsid w:val="00824262"/>
    <w:rsid w:val="00824BB9"/>
    <w:rsid w:val="00824C92"/>
    <w:rsid w:val="00824FAF"/>
    <w:rsid w:val="0082542A"/>
    <w:rsid w:val="008257AD"/>
    <w:rsid w:val="00825FEC"/>
    <w:rsid w:val="00826480"/>
    <w:rsid w:val="008266C3"/>
    <w:rsid w:val="00826C34"/>
    <w:rsid w:val="00826E9F"/>
    <w:rsid w:val="00826ED8"/>
    <w:rsid w:val="0082720E"/>
    <w:rsid w:val="00830525"/>
    <w:rsid w:val="008307A7"/>
    <w:rsid w:val="008314F2"/>
    <w:rsid w:val="00831CDC"/>
    <w:rsid w:val="0083295E"/>
    <w:rsid w:val="008330DA"/>
    <w:rsid w:val="00833218"/>
    <w:rsid w:val="008333BA"/>
    <w:rsid w:val="008338B6"/>
    <w:rsid w:val="00835B97"/>
    <w:rsid w:val="00835C25"/>
    <w:rsid w:val="00836166"/>
    <w:rsid w:val="00840AE5"/>
    <w:rsid w:val="008410D1"/>
    <w:rsid w:val="00841AE6"/>
    <w:rsid w:val="008429C4"/>
    <w:rsid w:val="0084326E"/>
    <w:rsid w:val="008435A3"/>
    <w:rsid w:val="0084383E"/>
    <w:rsid w:val="00844093"/>
    <w:rsid w:val="0084509E"/>
    <w:rsid w:val="008455B6"/>
    <w:rsid w:val="008460F0"/>
    <w:rsid w:val="008463F2"/>
    <w:rsid w:val="00846507"/>
    <w:rsid w:val="0084744D"/>
    <w:rsid w:val="00847824"/>
    <w:rsid w:val="008506AF"/>
    <w:rsid w:val="00850BA5"/>
    <w:rsid w:val="00850F26"/>
    <w:rsid w:val="008529A9"/>
    <w:rsid w:val="00852EB7"/>
    <w:rsid w:val="00854065"/>
    <w:rsid w:val="00854172"/>
    <w:rsid w:val="00854746"/>
    <w:rsid w:val="008560EF"/>
    <w:rsid w:val="00856153"/>
    <w:rsid w:val="00856C5B"/>
    <w:rsid w:val="00856D72"/>
    <w:rsid w:val="0085707B"/>
    <w:rsid w:val="008615B6"/>
    <w:rsid w:val="008620A6"/>
    <w:rsid w:val="00862277"/>
    <w:rsid w:val="0086271C"/>
    <w:rsid w:val="00862759"/>
    <w:rsid w:val="00863E59"/>
    <w:rsid w:val="008640A2"/>
    <w:rsid w:val="008643B0"/>
    <w:rsid w:val="008645B4"/>
    <w:rsid w:val="00864764"/>
    <w:rsid w:val="00864AC8"/>
    <w:rsid w:val="0086530E"/>
    <w:rsid w:val="008655E1"/>
    <w:rsid w:val="00865CCA"/>
    <w:rsid w:val="008661F9"/>
    <w:rsid w:val="00866E21"/>
    <w:rsid w:val="00866EE4"/>
    <w:rsid w:val="00866F91"/>
    <w:rsid w:val="008675A9"/>
    <w:rsid w:val="00867CE9"/>
    <w:rsid w:val="008702BA"/>
    <w:rsid w:val="008702D7"/>
    <w:rsid w:val="00870386"/>
    <w:rsid w:val="00870F48"/>
    <w:rsid w:val="00871557"/>
    <w:rsid w:val="00871A82"/>
    <w:rsid w:val="00871EA6"/>
    <w:rsid w:val="0087201C"/>
    <w:rsid w:val="0087211F"/>
    <w:rsid w:val="00872650"/>
    <w:rsid w:val="008727FC"/>
    <w:rsid w:val="00872A8A"/>
    <w:rsid w:val="00872B55"/>
    <w:rsid w:val="00872D3E"/>
    <w:rsid w:val="0087310D"/>
    <w:rsid w:val="00873162"/>
    <w:rsid w:val="00873252"/>
    <w:rsid w:val="00874837"/>
    <w:rsid w:val="008773FB"/>
    <w:rsid w:val="00877636"/>
    <w:rsid w:val="00877934"/>
    <w:rsid w:val="00880DC7"/>
    <w:rsid w:val="00881155"/>
    <w:rsid w:val="00881A87"/>
    <w:rsid w:val="00882A27"/>
    <w:rsid w:val="00882E3C"/>
    <w:rsid w:val="008838B7"/>
    <w:rsid w:val="008848D6"/>
    <w:rsid w:val="00884AA6"/>
    <w:rsid w:val="0088526B"/>
    <w:rsid w:val="0088595B"/>
    <w:rsid w:val="00885B5F"/>
    <w:rsid w:val="00886645"/>
    <w:rsid w:val="00886651"/>
    <w:rsid w:val="00886D10"/>
    <w:rsid w:val="008877A4"/>
    <w:rsid w:val="008877A7"/>
    <w:rsid w:val="0089002E"/>
    <w:rsid w:val="00890D47"/>
    <w:rsid w:val="008912B4"/>
    <w:rsid w:val="00891924"/>
    <w:rsid w:val="00891E9D"/>
    <w:rsid w:val="0089206C"/>
    <w:rsid w:val="00892152"/>
    <w:rsid w:val="00892995"/>
    <w:rsid w:val="00892BDC"/>
    <w:rsid w:val="00893510"/>
    <w:rsid w:val="00893C78"/>
    <w:rsid w:val="00893C9F"/>
    <w:rsid w:val="0089407A"/>
    <w:rsid w:val="00894605"/>
    <w:rsid w:val="00894B6D"/>
    <w:rsid w:val="00894CF0"/>
    <w:rsid w:val="00894F97"/>
    <w:rsid w:val="00895475"/>
    <w:rsid w:val="0089583F"/>
    <w:rsid w:val="00895879"/>
    <w:rsid w:val="00895B98"/>
    <w:rsid w:val="00896187"/>
    <w:rsid w:val="008963FA"/>
    <w:rsid w:val="00896D20"/>
    <w:rsid w:val="00897593"/>
    <w:rsid w:val="0089780E"/>
    <w:rsid w:val="008A0FFD"/>
    <w:rsid w:val="008A2827"/>
    <w:rsid w:val="008A2EB7"/>
    <w:rsid w:val="008A3619"/>
    <w:rsid w:val="008A45FE"/>
    <w:rsid w:val="008A463C"/>
    <w:rsid w:val="008A4669"/>
    <w:rsid w:val="008A4B35"/>
    <w:rsid w:val="008A5A39"/>
    <w:rsid w:val="008A5F5C"/>
    <w:rsid w:val="008A6749"/>
    <w:rsid w:val="008A676E"/>
    <w:rsid w:val="008A708C"/>
    <w:rsid w:val="008A73CF"/>
    <w:rsid w:val="008A779A"/>
    <w:rsid w:val="008A7A6F"/>
    <w:rsid w:val="008B0A05"/>
    <w:rsid w:val="008B1764"/>
    <w:rsid w:val="008B1E00"/>
    <w:rsid w:val="008B2420"/>
    <w:rsid w:val="008B28E8"/>
    <w:rsid w:val="008B2D3F"/>
    <w:rsid w:val="008B359B"/>
    <w:rsid w:val="008B44A5"/>
    <w:rsid w:val="008B5042"/>
    <w:rsid w:val="008B52BE"/>
    <w:rsid w:val="008B5488"/>
    <w:rsid w:val="008B5735"/>
    <w:rsid w:val="008B6E98"/>
    <w:rsid w:val="008B7A54"/>
    <w:rsid w:val="008B7BC7"/>
    <w:rsid w:val="008B7F44"/>
    <w:rsid w:val="008C0645"/>
    <w:rsid w:val="008C0EF3"/>
    <w:rsid w:val="008C12FC"/>
    <w:rsid w:val="008C14B7"/>
    <w:rsid w:val="008C1EF4"/>
    <w:rsid w:val="008C2343"/>
    <w:rsid w:val="008C2404"/>
    <w:rsid w:val="008C2712"/>
    <w:rsid w:val="008C31A3"/>
    <w:rsid w:val="008C3208"/>
    <w:rsid w:val="008C320E"/>
    <w:rsid w:val="008C34F9"/>
    <w:rsid w:val="008C3C2F"/>
    <w:rsid w:val="008C3E30"/>
    <w:rsid w:val="008C4B4F"/>
    <w:rsid w:val="008C4E42"/>
    <w:rsid w:val="008C502B"/>
    <w:rsid w:val="008C5288"/>
    <w:rsid w:val="008C5361"/>
    <w:rsid w:val="008C55EA"/>
    <w:rsid w:val="008C568B"/>
    <w:rsid w:val="008C5A3A"/>
    <w:rsid w:val="008C66CB"/>
    <w:rsid w:val="008C6BAC"/>
    <w:rsid w:val="008C73A4"/>
    <w:rsid w:val="008D016A"/>
    <w:rsid w:val="008D0236"/>
    <w:rsid w:val="008D0641"/>
    <w:rsid w:val="008D0857"/>
    <w:rsid w:val="008D0C69"/>
    <w:rsid w:val="008D1C0C"/>
    <w:rsid w:val="008D20F5"/>
    <w:rsid w:val="008D2BA5"/>
    <w:rsid w:val="008D31EC"/>
    <w:rsid w:val="008D3E9C"/>
    <w:rsid w:val="008D4F0A"/>
    <w:rsid w:val="008D5308"/>
    <w:rsid w:val="008D59BE"/>
    <w:rsid w:val="008D7469"/>
    <w:rsid w:val="008D77C0"/>
    <w:rsid w:val="008E0794"/>
    <w:rsid w:val="008E0CD4"/>
    <w:rsid w:val="008E0D5A"/>
    <w:rsid w:val="008E3BEA"/>
    <w:rsid w:val="008E44E8"/>
    <w:rsid w:val="008E4851"/>
    <w:rsid w:val="008E4CAD"/>
    <w:rsid w:val="008E5147"/>
    <w:rsid w:val="008E5214"/>
    <w:rsid w:val="008E57CA"/>
    <w:rsid w:val="008E63C0"/>
    <w:rsid w:val="008E690B"/>
    <w:rsid w:val="008E6E01"/>
    <w:rsid w:val="008E7415"/>
    <w:rsid w:val="008E7977"/>
    <w:rsid w:val="008F01F0"/>
    <w:rsid w:val="008F1B9C"/>
    <w:rsid w:val="008F1C5E"/>
    <w:rsid w:val="008F1CF2"/>
    <w:rsid w:val="008F244B"/>
    <w:rsid w:val="008F4369"/>
    <w:rsid w:val="008F4DE0"/>
    <w:rsid w:val="008F52F0"/>
    <w:rsid w:val="008F5CA8"/>
    <w:rsid w:val="008F5DF9"/>
    <w:rsid w:val="008F651A"/>
    <w:rsid w:val="008F6C34"/>
    <w:rsid w:val="008F6EEE"/>
    <w:rsid w:val="008F76C2"/>
    <w:rsid w:val="00900B12"/>
    <w:rsid w:val="0090133A"/>
    <w:rsid w:val="00901812"/>
    <w:rsid w:val="009021B0"/>
    <w:rsid w:val="00902D69"/>
    <w:rsid w:val="00903A8F"/>
    <w:rsid w:val="00905219"/>
    <w:rsid w:val="00905AF2"/>
    <w:rsid w:val="00905FCC"/>
    <w:rsid w:val="0090619F"/>
    <w:rsid w:val="009062DB"/>
    <w:rsid w:val="009067E3"/>
    <w:rsid w:val="0090726A"/>
    <w:rsid w:val="00907761"/>
    <w:rsid w:val="00907882"/>
    <w:rsid w:val="00907C69"/>
    <w:rsid w:val="009102CD"/>
    <w:rsid w:val="00911E1B"/>
    <w:rsid w:val="00911E8A"/>
    <w:rsid w:val="009122BD"/>
    <w:rsid w:val="0091255D"/>
    <w:rsid w:val="00913218"/>
    <w:rsid w:val="00913E8B"/>
    <w:rsid w:val="00914259"/>
    <w:rsid w:val="00914903"/>
    <w:rsid w:val="00914F94"/>
    <w:rsid w:val="0091501E"/>
    <w:rsid w:val="0091563C"/>
    <w:rsid w:val="0092071E"/>
    <w:rsid w:val="0092157D"/>
    <w:rsid w:val="00922481"/>
    <w:rsid w:val="00922543"/>
    <w:rsid w:val="0092322D"/>
    <w:rsid w:val="0092351D"/>
    <w:rsid w:val="009237BF"/>
    <w:rsid w:val="00924468"/>
    <w:rsid w:val="00924662"/>
    <w:rsid w:val="00924C17"/>
    <w:rsid w:val="00925705"/>
    <w:rsid w:val="009257F7"/>
    <w:rsid w:val="009269CA"/>
    <w:rsid w:val="009271FC"/>
    <w:rsid w:val="00930118"/>
    <w:rsid w:val="00930368"/>
    <w:rsid w:val="00930630"/>
    <w:rsid w:val="0093335C"/>
    <w:rsid w:val="009336C9"/>
    <w:rsid w:val="00933F64"/>
    <w:rsid w:val="0093428F"/>
    <w:rsid w:val="00934A2B"/>
    <w:rsid w:val="00935573"/>
    <w:rsid w:val="0093676A"/>
    <w:rsid w:val="00936ED7"/>
    <w:rsid w:val="009370C9"/>
    <w:rsid w:val="00940A38"/>
    <w:rsid w:val="00940ED2"/>
    <w:rsid w:val="00941647"/>
    <w:rsid w:val="00941DE1"/>
    <w:rsid w:val="0094247E"/>
    <w:rsid w:val="00943E7F"/>
    <w:rsid w:val="009447F2"/>
    <w:rsid w:val="009454E4"/>
    <w:rsid w:val="009459E1"/>
    <w:rsid w:val="00946054"/>
    <w:rsid w:val="00946258"/>
    <w:rsid w:val="009466C7"/>
    <w:rsid w:val="00946717"/>
    <w:rsid w:val="009502EC"/>
    <w:rsid w:val="00950435"/>
    <w:rsid w:val="00950862"/>
    <w:rsid w:val="009514C1"/>
    <w:rsid w:val="009518F8"/>
    <w:rsid w:val="00952873"/>
    <w:rsid w:val="009534EF"/>
    <w:rsid w:val="0095375B"/>
    <w:rsid w:val="009537F7"/>
    <w:rsid w:val="0095398D"/>
    <w:rsid w:val="00953B30"/>
    <w:rsid w:val="00953D0E"/>
    <w:rsid w:val="00953F28"/>
    <w:rsid w:val="00954F05"/>
    <w:rsid w:val="00955882"/>
    <w:rsid w:val="00955D35"/>
    <w:rsid w:val="00955F27"/>
    <w:rsid w:val="00957174"/>
    <w:rsid w:val="00957376"/>
    <w:rsid w:val="00957379"/>
    <w:rsid w:val="00957EE8"/>
    <w:rsid w:val="009608B3"/>
    <w:rsid w:val="00960B70"/>
    <w:rsid w:val="00962BF6"/>
    <w:rsid w:val="00962D98"/>
    <w:rsid w:val="0096366B"/>
    <w:rsid w:val="009641A9"/>
    <w:rsid w:val="00964453"/>
    <w:rsid w:val="009647C1"/>
    <w:rsid w:val="009648C7"/>
    <w:rsid w:val="00964A03"/>
    <w:rsid w:val="00965A46"/>
    <w:rsid w:val="00966116"/>
    <w:rsid w:val="00966E6F"/>
    <w:rsid w:val="00966FE0"/>
    <w:rsid w:val="0096733C"/>
    <w:rsid w:val="00967E21"/>
    <w:rsid w:val="009713EA"/>
    <w:rsid w:val="00971648"/>
    <w:rsid w:val="009717BD"/>
    <w:rsid w:val="009725BF"/>
    <w:rsid w:val="00972A3F"/>
    <w:rsid w:val="009731B9"/>
    <w:rsid w:val="00973694"/>
    <w:rsid w:val="0097374A"/>
    <w:rsid w:val="00973F32"/>
    <w:rsid w:val="00973F8C"/>
    <w:rsid w:val="009757E5"/>
    <w:rsid w:val="00975B70"/>
    <w:rsid w:val="00975DB1"/>
    <w:rsid w:val="009770F8"/>
    <w:rsid w:val="0097770E"/>
    <w:rsid w:val="00977713"/>
    <w:rsid w:val="00977788"/>
    <w:rsid w:val="00977863"/>
    <w:rsid w:val="00977A16"/>
    <w:rsid w:val="00977A81"/>
    <w:rsid w:val="009809FF"/>
    <w:rsid w:val="0098101A"/>
    <w:rsid w:val="00981070"/>
    <w:rsid w:val="00981180"/>
    <w:rsid w:val="00981551"/>
    <w:rsid w:val="00981C60"/>
    <w:rsid w:val="0098262F"/>
    <w:rsid w:val="009827B3"/>
    <w:rsid w:val="00982D83"/>
    <w:rsid w:val="009836F6"/>
    <w:rsid w:val="0098431B"/>
    <w:rsid w:val="009844E3"/>
    <w:rsid w:val="00984BDC"/>
    <w:rsid w:val="0098540D"/>
    <w:rsid w:val="0098566E"/>
    <w:rsid w:val="00986DBB"/>
    <w:rsid w:val="0098728F"/>
    <w:rsid w:val="00987879"/>
    <w:rsid w:val="00987E8B"/>
    <w:rsid w:val="00991023"/>
    <w:rsid w:val="009912D4"/>
    <w:rsid w:val="0099136E"/>
    <w:rsid w:val="00991691"/>
    <w:rsid w:val="009920BF"/>
    <w:rsid w:val="009936E5"/>
    <w:rsid w:val="00993F93"/>
    <w:rsid w:val="00994950"/>
    <w:rsid w:val="00995A52"/>
    <w:rsid w:val="00995FA1"/>
    <w:rsid w:val="00996973"/>
    <w:rsid w:val="009978F1"/>
    <w:rsid w:val="00997D49"/>
    <w:rsid w:val="009A13FE"/>
    <w:rsid w:val="009A1543"/>
    <w:rsid w:val="009A1620"/>
    <w:rsid w:val="009A172E"/>
    <w:rsid w:val="009A17E5"/>
    <w:rsid w:val="009A1932"/>
    <w:rsid w:val="009A2F95"/>
    <w:rsid w:val="009A2FC0"/>
    <w:rsid w:val="009A3135"/>
    <w:rsid w:val="009A4493"/>
    <w:rsid w:val="009A4769"/>
    <w:rsid w:val="009A47C2"/>
    <w:rsid w:val="009A4EC7"/>
    <w:rsid w:val="009A63BE"/>
    <w:rsid w:val="009A6BE8"/>
    <w:rsid w:val="009A7403"/>
    <w:rsid w:val="009A7F47"/>
    <w:rsid w:val="009B00E1"/>
    <w:rsid w:val="009B0AC0"/>
    <w:rsid w:val="009B2E70"/>
    <w:rsid w:val="009B30E1"/>
    <w:rsid w:val="009B31E4"/>
    <w:rsid w:val="009B3200"/>
    <w:rsid w:val="009B382A"/>
    <w:rsid w:val="009B384F"/>
    <w:rsid w:val="009B4289"/>
    <w:rsid w:val="009B44D3"/>
    <w:rsid w:val="009B495C"/>
    <w:rsid w:val="009B54DF"/>
    <w:rsid w:val="009B5E6D"/>
    <w:rsid w:val="009B61AE"/>
    <w:rsid w:val="009B6738"/>
    <w:rsid w:val="009B6866"/>
    <w:rsid w:val="009B6FAB"/>
    <w:rsid w:val="009B7177"/>
    <w:rsid w:val="009B787E"/>
    <w:rsid w:val="009C09ED"/>
    <w:rsid w:val="009C0D42"/>
    <w:rsid w:val="009C1465"/>
    <w:rsid w:val="009C18C1"/>
    <w:rsid w:val="009C1997"/>
    <w:rsid w:val="009C1B38"/>
    <w:rsid w:val="009C20FD"/>
    <w:rsid w:val="009C430D"/>
    <w:rsid w:val="009C43F9"/>
    <w:rsid w:val="009C4DA0"/>
    <w:rsid w:val="009C4F32"/>
    <w:rsid w:val="009C6277"/>
    <w:rsid w:val="009C62A8"/>
    <w:rsid w:val="009C684F"/>
    <w:rsid w:val="009C77B4"/>
    <w:rsid w:val="009D012B"/>
    <w:rsid w:val="009D0AB9"/>
    <w:rsid w:val="009D2721"/>
    <w:rsid w:val="009D2A25"/>
    <w:rsid w:val="009D3139"/>
    <w:rsid w:val="009D34F4"/>
    <w:rsid w:val="009D3DFA"/>
    <w:rsid w:val="009D3F93"/>
    <w:rsid w:val="009D4228"/>
    <w:rsid w:val="009D4CA9"/>
    <w:rsid w:val="009D4E43"/>
    <w:rsid w:val="009D5052"/>
    <w:rsid w:val="009D5C03"/>
    <w:rsid w:val="009D6864"/>
    <w:rsid w:val="009D695B"/>
    <w:rsid w:val="009D6D7D"/>
    <w:rsid w:val="009D6F73"/>
    <w:rsid w:val="009D765B"/>
    <w:rsid w:val="009D7BE1"/>
    <w:rsid w:val="009D7FCD"/>
    <w:rsid w:val="009E00D2"/>
    <w:rsid w:val="009E0CF5"/>
    <w:rsid w:val="009E11CC"/>
    <w:rsid w:val="009E17E9"/>
    <w:rsid w:val="009E1A36"/>
    <w:rsid w:val="009E2478"/>
    <w:rsid w:val="009E280A"/>
    <w:rsid w:val="009E2FA0"/>
    <w:rsid w:val="009E3571"/>
    <w:rsid w:val="009E3A10"/>
    <w:rsid w:val="009E46CC"/>
    <w:rsid w:val="009E5606"/>
    <w:rsid w:val="009E5C75"/>
    <w:rsid w:val="009E5FEE"/>
    <w:rsid w:val="009E61AB"/>
    <w:rsid w:val="009E7C7D"/>
    <w:rsid w:val="009F1822"/>
    <w:rsid w:val="009F1830"/>
    <w:rsid w:val="009F1AA6"/>
    <w:rsid w:val="009F2B60"/>
    <w:rsid w:val="009F436E"/>
    <w:rsid w:val="009F4A55"/>
    <w:rsid w:val="009F53CF"/>
    <w:rsid w:val="009F5EF0"/>
    <w:rsid w:val="009F6181"/>
    <w:rsid w:val="009F62F5"/>
    <w:rsid w:val="009F6E40"/>
    <w:rsid w:val="009F7040"/>
    <w:rsid w:val="009F7198"/>
    <w:rsid w:val="00A002EC"/>
    <w:rsid w:val="00A003AC"/>
    <w:rsid w:val="00A00669"/>
    <w:rsid w:val="00A01220"/>
    <w:rsid w:val="00A0176D"/>
    <w:rsid w:val="00A03962"/>
    <w:rsid w:val="00A03A4A"/>
    <w:rsid w:val="00A041AD"/>
    <w:rsid w:val="00A04482"/>
    <w:rsid w:val="00A049F0"/>
    <w:rsid w:val="00A0581D"/>
    <w:rsid w:val="00A05D67"/>
    <w:rsid w:val="00A064C0"/>
    <w:rsid w:val="00A0689D"/>
    <w:rsid w:val="00A07467"/>
    <w:rsid w:val="00A103D8"/>
    <w:rsid w:val="00A10B1D"/>
    <w:rsid w:val="00A12A04"/>
    <w:rsid w:val="00A139B8"/>
    <w:rsid w:val="00A13ED1"/>
    <w:rsid w:val="00A15249"/>
    <w:rsid w:val="00A152F3"/>
    <w:rsid w:val="00A153FE"/>
    <w:rsid w:val="00A163B7"/>
    <w:rsid w:val="00A16BA3"/>
    <w:rsid w:val="00A16D35"/>
    <w:rsid w:val="00A1744A"/>
    <w:rsid w:val="00A17925"/>
    <w:rsid w:val="00A17C42"/>
    <w:rsid w:val="00A17EB6"/>
    <w:rsid w:val="00A2005F"/>
    <w:rsid w:val="00A2090A"/>
    <w:rsid w:val="00A2131E"/>
    <w:rsid w:val="00A21CC4"/>
    <w:rsid w:val="00A22455"/>
    <w:rsid w:val="00A226AF"/>
    <w:rsid w:val="00A22852"/>
    <w:rsid w:val="00A22962"/>
    <w:rsid w:val="00A22BA7"/>
    <w:rsid w:val="00A235A6"/>
    <w:rsid w:val="00A2411D"/>
    <w:rsid w:val="00A2443E"/>
    <w:rsid w:val="00A24585"/>
    <w:rsid w:val="00A248FF"/>
    <w:rsid w:val="00A24A28"/>
    <w:rsid w:val="00A259C6"/>
    <w:rsid w:val="00A25D6B"/>
    <w:rsid w:val="00A25FCC"/>
    <w:rsid w:val="00A261DD"/>
    <w:rsid w:val="00A2639C"/>
    <w:rsid w:val="00A26805"/>
    <w:rsid w:val="00A268E5"/>
    <w:rsid w:val="00A26D07"/>
    <w:rsid w:val="00A27011"/>
    <w:rsid w:val="00A30284"/>
    <w:rsid w:val="00A30538"/>
    <w:rsid w:val="00A30598"/>
    <w:rsid w:val="00A3068A"/>
    <w:rsid w:val="00A315DC"/>
    <w:rsid w:val="00A3411C"/>
    <w:rsid w:val="00A3526F"/>
    <w:rsid w:val="00A35910"/>
    <w:rsid w:val="00A35A56"/>
    <w:rsid w:val="00A35D07"/>
    <w:rsid w:val="00A367EA"/>
    <w:rsid w:val="00A375ED"/>
    <w:rsid w:val="00A37C7D"/>
    <w:rsid w:val="00A37F42"/>
    <w:rsid w:val="00A4060E"/>
    <w:rsid w:val="00A410E8"/>
    <w:rsid w:val="00A428C6"/>
    <w:rsid w:val="00A42944"/>
    <w:rsid w:val="00A43953"/>
    <w:rsid w:val="00A44602"/>
    <w:rsid w:val="00A4487D"/>
    <w:rsid w:val="00A44AB2"/>
    <w:rsid w:val="00A45F2E"/>
    <w:rsid w:val="00A46E31"/>
    <w:rsid w:val="00A47039"/>
    <w:rsid w:val="00A47CEF"/>
    <w:rsid w:val="00A47DB0"/>
    <w:rsid w:val="00A505A2"/>
    <w:rsid w:val="00A51359"/>
    <w:rsid w:val="00A51C23"/>
    <w:rsid w:val="00A51DB8"/>
    <w:rsid w:val="00A51F3C"/>
    <w:rsid w:val="00A52257"/>
    <w:rsid w:val="00A52AB4"/>
    <w:rsid w:val="00A52F8D"/>
    <w:rsid w:val="00A53063"/>
    <w:rsid w:val="00A53128"/>
    <w:rsid w:val="00A54139"/>
    <w:rsid w:val="00A544F8"/>
    <w:rsid w:val="00A547F8"/>
    <w:rsid w:val="00A54C1B"/>
    <w:rsid w:val="00A55025"/>
    <w:rsid w:val="00A55752"/>
    <w:rsid w:val="00A5619B"/>
    <w:rsid w:val="00A566DF"/>
    <w:rsid w:val="00A56C2F"/>
    <w:rsid w:val="00A56DAE"/>
    <w:rsid w:val="00A5795E"/>
    <w:rsid w:val="00A60AF4"/>
    <w:rsid w:val="00A60DD7"/>
    <w:rsid w:val="00A6137C"/>
    <w:rsid w:val="00A644C6"/>
    <w:rsid w:val="00A6483D"/>
    <w:rsid w:val="00A67062"/>
    <w:rsid w:val="00A67B01"/>
    <w:rsid w:val="00A67CD4"/>
    <w:rsid w:val="00A67D68"/>
    <w:rsid w:val="00A67F67"/>
    <w:rsid w:val="00A70842"/>
    <w:rsid w:val="00A7088C"/>
    <w:rsid w:val="00A70B9F"/>
    <w:rsid w:val="00A70F4F"/>
    <w:rsid w:val="00A70FD1"/>
    <w:rsid w:val="00A71C21"/>
    <w:rsid w:val="00A73118"/>
    <w:rsid w:val="00A73713"/>
    <w:rsid w:val="00A73DEE"/>
    <w:rsid w:val="00A743B2"/>
    <w:rsid w:val="00A745C2"/>
    <w:rsid w:val="00A7568B"/>
    <w:rsid w:val="00A75D81"/>
    <w:rsid w:val="00A76390"/>
    <w:rsid w:val="00A76A34"/>
    <w:rsid w:val="00A76A70"/>
    <w:rsid w:val="00A76E74"/>
    <w:rsid w:val="00A7747F"/>
    <w:rsid w:val="00A774D9"/>
    <w:rsid w:val="00A77D41"/>
    <w:rsid w:val="00A77ECF"/>
    <w:rsid w:val="00A8025F"/>
    <w:rsid w:val="00A8065A"/>
    <w:rsid w:val="00A81842"/>
    <w:rsid w:val="00A820AE"/>
    <w:rsid w:val="00A82394"/>
    <w:rsid w:val="00A82BEA"/>
    <w:rsid w:val="00A82F8F"/>
    <w:rsid w:val="00A835F6"/>
    <w:rsid w:val="00A83A55"/>
    <w:rsid w:val="00A83B73"/>
    <w:rsid w:val="00A841C1"/>
    <w:rsid w:val="00A84637"/>
    <w:rsid w:val="00A84B0D"/>
    <w:rsid w:val="00A85012"/>
    <w:rsid w:val="00A854E5"/>
    <w:rsid w:val="00A855A6"/>
    <w:rsid w:val="00A85B4E"/>
    <w:rsid w:val="00A86B0C"/>
    <w:rsid w:val="00A9074F"/>
    <w:rsid w:val="00A9075A"/>
    <w:rsid w:val="00A90B15"/>
    <w:rsid w:val="00A90CD1"/>
    <w:rsid w:val="00A91271"/>
    <w:rsid w:val="00A91EE6"/>
    <w:rsid w:val="00A91FB3"/>
    <w:rsid w:val="00A924F4"/>
    <w:rsid w:val="00A92752"/>
    <w:rsid w:val="00A93333"/>
    <w:rsid w:val="00A948D6"/>
    <w:rsid w:val="00A94C7D"/>
    <w:rsid w:val="00A959C2"/>
    <w:rsid w:val="00A95E02"/>
    <w:rsid w:val="00A960ED"/>
    <w:rsid w:val="00A96F93"/>
    <w:rsid w:val="00A978CE"/>
    <w:rsid w:val="00AA1334"/>
    <w:rsid w:val="00AA1791"/>
    <w:rsid w:val="00AA28D8"/>
    <w:rsid w:val="00AA38EA"/>
    <w:rsid w:val="00AA3F9C"/>
    <w:rsid w:val="00AA573B"/>
    <w:rsid w:val="00AA6401"/>
    <w:rsid w:val="00AA66D7"/>
    <w:rsid w:val="00AA6E01"/>
    <w:rsid w:val="00AA7A9B"/>
    <w:rsid w:val="00AA7B60"/>
    <w:rsid w:val="00AA7BDE"/>
    <w:rsid w:val="00AA7F65"/>
    <w:rsid w:val="00AB0915"/>
    <w:rsid w:val="00AB0E1E"/>
    <w:rsid w:val="00AB12BC"/>
    <w:rsid w:val="00AB1577"/>
    <w:rsid w:val="00AB1CD2"/>
    <w:rsid w:val="00AB2BBF"/>
    <w:rsid w:val="00AB2DD6"/>
    <w:rsid w:val="00AB3205"/>
    <w:rsid w:val="00AB3EED"/>
    <w:rsid w:val="00AB471F"/>
    <w:rsid w:val="00AB4D65"/>
    <w:rsid w:val="00AB4EA8"/>
    <w:rsid w:val="00AB5611"/>
    <w:rsid w:val="00AB5CF4"/>
    <w:rsid w:val="00AB5E94"/>
    <w:rsid w:val="00AB66E2"/>
    <w:rsid w:val="00AB7A3D"/>
    <w:rsid w:val="00AC0611"/>
    <w:rsid w:val="00AC1619"/>
    <w:rsid w:val="00AC1897"/>
    <w:rsid w:val="00AC1B32"/>
    <w:rsid w:val="00AC1E31"/>
    <w:rsid w:val="00AC2353"/>
    <w:rsid w:val="00AC291A"/>
    <w:rsid w:val="00AC314D"/>
    <w:rsid w:val="00AC32BA"/>
    <w:rsid w:val="00AC3324"/>
    <w:rsid w:val="00AC43BA"/>
    <w:rsid w:val="00AC468F"/>
    <w:rsid w:val="00AC66BA"/>
    <w:rsid w:val="00AC6D89"/>
    <w:rsid w:val="00AC6FF8"/>
    <w:rsid w:val="00AC7AA1"/>
    <w:rsid w:val="00AD018F"/>
    <w:rsid w:val="00AD0348"/>
    <w:rsid w:val="00AD07C9"/>
    <w:rsid w:val="00AD0CD6"/>
    <w:rsid w:val="00AD1145"/>
    <w:rsid w:val="00AD115B"/>
    <w:rsid w:val="00AD12BA"/>
    <w:rsid w:val="00AD1385"/>
    <w:rsid w:val="00AD17A5"/>
    <w:rsid w:val="00AD1F1D"/>
    <w:rsid w:val="00AD2179"/>
    <w:rsid w:val="00AD38EA"/>
    <w:rsid w:val="00AD3B6E"/>
    <w:rsid w:val="00AD3CD5"/>
    <w:rsid w:val="00AD4A4C"/>
    <w:rsid w:val="00AD5208"/>
    <w:rsid w:val="00AD5468"/>
    <w:rsid w:val="00AD6A64"/>
    <w:rsid w:val="00AD6B17"/>
    <w:rsid w:val="00AD6EAA"/>
    <w:rsid w:val="00AD6F16"/>
    <w:rsid w:val="00AD7660"/>
    <w:rsid w:val="00AD7AF3"/>
    <w:rsid w:val="00AD7CC5"/>
    <w:rsid w:val="00AD7D47"/>
    <w:rsid w:val="00AE1265"/>
    <w:rsid w:val="00AE14BB"/>
    <w:rsid w:val="00AE15EC"/>
    <w:rsid w:val="00AE162C"/>
    <w:rsid w:val="00AE1819"/>
    <w:rsid w:val="00AE1C7B"/>
    <w:rsid w:val="00AE1D4D"/>
    <w:rsid w:val="00AE206C"/>
    <w:rsid w:val="00AE3BC9"/>
    <w:rsid w:val="00AE43C9"/>
    <w:rsid w:val="00AE47EE"/>
    <w:rsid w:val="00AE4A02"/>
    <w:rsid w:val="00AE4A36"/>
    <w:rsid w:val="00AE50EF"/>
    <w:rsid w:val="00AE51EE"/>
    <w:rsid w:val="00AE5E81"/>
    <w:rsid w:val="00AF03B1"/>
    <w:rsid w:val="00AF056C"/>
    <w:rsid w:val="00AF0904"/>
    <w:rsid w:val="00AF19EB"/>
    <w:rsid w:val="00AF2415"/>
    <w:rsid w:val="00AF2418"/>
    <w:rsid w:val="00AF3E8C"/>
    <w:rsid w:val="00AF3F77"/>
    <w:rsid w:val="00AF4B67"/>
    <w:rsid w:val="00AF5080"/>
    <w:rsid w:val="00AF55D9"/>
    <w:rsid w:val="00AF5823"/>
    <w:rsid w:val="00AF6832"/>
    <w:rsid w:val="00AF6C82"/>
    <w:rsid w:val="00AF7412"/>
    <w:rsid w:val="00AF7A28"/>
    <w:rsid w:val="00AF7A67"/>
    <w:rsid w:val="00B0025A"/>
    <w:rsid w:val="00B0050C"/>
    <w:rsid w:val="00B0089E"/>
    <w:rsid w:val="00B00D1B"/>
    <w:rsid w:val="00B01632"/>
    <w:rsid w:val="00B0199D"/>
    <w:rsid w:val="00B020B2"/>
    <w:rsid w:val="00B02856"/>
    <w:rsid w:val="00B02B36"/>
    <w:rsid w:val="00B031BC"/>
    <w:rsid w:val="00B037C7"/>
    <w:rsid w:val="00B03A97"/>
    <w:rsid w:val="00B03C1F"/>
    <w:rsid w:val="00B03CCF"/>
    <w:rsid w:val="00B05383"/>
    <w:rsid w:val="00B05BD6"/>
    <w:rsid w:val="00B05CD9"/>
    <w:rsid w:val="00B05E70"/>
    <w:rsid w:val="00B06594"/>
    <w:rsid w:val="00B069C7"/>
    <w:rsid w:val="00B06B20"/>
    <w:rsid w:val="00B06E49"/>
    <w:rsid w:val="00B06EE6"/>
    <w:rsid w:val="00B07736"/>
    <w:rsid w:val="00B10181"/>
    <w:rsid w:val="00B10BEB"/>
    <w:rsid w:val="00B10CD4"/>
    <w:rsid w:val="00B116C1"/>
    <w:rsid w:val="00B1170E"/>
    <w:rsid w:val="00B1180B"/>
    <w:rsid w:val="00B11ACF"/>
    <w:rsid w:val="00B11CFA"/>
    <w:rsid w:val="00B1218D"/>
    <w:rsid w:val="00B123C2"/>
    <w:rsid w:val="00B127CC"/>
    <w:rsid w:val="00B12A14"/>
    <w:rsid w:val="00B12FB7"/>
    <w:rsid w:val="00B13014"/>
    <w:rsid w:val="00B13113"/>
    <w:rsid w:val="00B1468E"/>
    <w:rsid w:val="00B14E16"/>
    <w:rsid w:val="00B15038"/>
    <w:rsid w:val="00B159A7"/>
    <w:rsid w:val="00B16D44"/>
    <w:rsid w:val="00B172E2"/>
    <w:rsid w:val="00B17977"/>
    <w:rsid w:val="00B17B81"/>
    <w:rsid w:val="00B20150"/>
    <w:rsid w:val="00B206D9"/>
    <w:rsid w:val="00B206F4"/>
    <w:rsid w:val="00B20958"/>
    <w:rsid w:val="00B21EF4"/>
    <w:rsid w:val="00B22DF3"/>
    <w:rsid w:val="00B23023"/>
    <w:rsid w:val="00B23A04"/>
    <w:rsid w:val="00B23B5F"/>
    <w:rsid w:val="00B240C3"/>
    <w:rsid w:val="00B247B4"/>
    <w:rsid w:val="00B24A97"/>
    <w:rsid w:val="00B24CE2"/>
    <w:rsid w:val="00B2549B"/>
    <w:rsid w:val="00B25D91"/>
    <w:rsid w:val="00B25F40"/>
    <w:rsid w:val="00B26037"/>
    <w:rsid w:val="00B26DD5"/>
    <w:rsid w:val="00B27DE5"/>
    <w:rsid w:val="00B3102D"/>
    <w:rsid w:val="00B317E0"/>
    <w:rsid w:val="00B31DFD"/>
    <w:rsid w:val="00B33403"/>
    <w:rsid w:val="00B339D7"/>
    <w:rsid w:val="00B351C0"/>
    <w:rsid w:val="00B35FC4"/>
    <w:rsid w:val="00B369D4"/>
    <w:rsid w:val="00B36C13"/>
    <w:rsid w:val="00B36EBF"/>
    <w:rsid w:val="00B37288"/>
    <w:rsid w:val="00B372DC"/>
    <w:rsid w:val="00B37666"/>
    <w:rsid w:val="00B37B5E"/>
    <w:rsid w:val="00B37CC0"/>
    <w:rsid w:val="00B407A2"/>
    <w:rsid w:val="00B4090C"/>
    <w:rsid w:val="00B4137F"/>
    <w:rsid w:val="00B41AEF"/>
    <w:rsid w:val="00B41F5C"/>
    <w:rsid w:val="00B422CB"/>
    <w:rsid w:val="00B4277E"/>
    <w:rsid w:val="00B428B4"/>
    <w:rsid w:val="00B42E5C"/>
    <w:rsid w:val="00B42F00"/>
    <w:rsid w:val="00B430EB"/>
    <w:rsid w:val="00B4368F"/>
    <w:rsid w:val="00B439F1"/>
    <w:rsid w:val="00B43DFA"/>
    <w:rsid w:val="00B442ED"/>
    <w:rsid w:val="00B445DC"/>
    <w:rsid w:val="00B44CDB"/>
    <w:rsid w:val="00B4534B"/>
    <w:rsid w:val="00B453AC"/>
    <w:rsid w:val="00B46BA7"/>
    <w:rsid w:val="00B503D0"/>
    <w:rsid w:val="00B51230"/>
    <w:rsid w:val="00B51C31"/>
    <w:rsid w:val="00B51DBE"/>
    <w:rsid w:val="00B51E1F"/>
    <w:rsid w:val="00B51FC2"/>
    <w:rsid w:val="00B52455"/>
    <w:rsid w:val="00B5255A"/>
    <w:rsid w:val="00B528D0"/>
    <w:rsid w:val="00B528EA"/>
    <w:rsid w:val="00B52B12"/>
    <w:rsid w:val="00B5312E"/>
    <w:rsid w:val="00B53234"/>
    <w:rsid w:val="00B53AC0"/>
    <w:rsid w:val="00B54320"/>
    <w:rsid w:val="00B5432A"/>
    <w:rsid w:val="00B548BD"/>
    <w:rsid w:val="00B5589E"/>
    <w:rsid w:val="00B56AB2"/>
    <w:rsid w:val="00B571C5"/>
    <w:rsid w:val="00B578FE"/>
    <w:rsid w:val="00B57B00"/>
    <w:rsid w:val="00B60438"/>
    <w:rsid w:val="00B60A83"/>
    <w:rsid w:val="00B6126C"/>
    <w:rsid w:val="00B61437"/>
    <w:rsid w:val="00B61EB4"/>
    <w:rsid w:val="00B62F00"/>
    <w:rsid w:val="00B630C3"/>
    <w:rsid w:val="00B634B9"/>
    <w:rsid w:val="00B63834"/>
    <w:rsid w:val="00B638F5"/>
    <w:rsid w:val="00B639B4"/>
    <w:rsid w:val="00B63ED3"/>
    <w:rsid w:val="00B66272"/>
    <w:rsid w:val="00B6666E"/>
    <w:rsid w:val="00B66DD7"/>
    <w:rsid w:val="00B66EEB"/>
    <w:rsid w:val="00B671A8"/>
    <w:rsid w:val="00B703A0"/>
    <w:rsid w:val="00B7054B"/>
    <w:rsid w:val="00B70A3E"/>
    <w:rsid w:val="00B712C1"/>
    <w:rsid w:val="00B71956"/>
    <w:rsid w:val="00B74044"/>
    <w:rsid w:val="00B7406D"/>
    <w:rsid w:val="00B7419C"/>
    <w:rsid w:val="00B7437F"/>
    <w:rsid w:val="00B7441B"/>
    <w:rsid w:val="00B74C28"/>
    <w:rsid w:val="00B75F2C"/>
    <w:rsid w:val="00B76107"/>
    <w:rsid w:val="00B76DFF"/>
    <w:rsid w:val="00B77A01"/>
    <w:rsid w:val="00B77DC6"/>
    <w:rsid w:val="00B800C5"/>
    <w:rsid w:val="00B81473"/>
    <w:rsid w:val="00B81ACF"/>
    <w:rsid w:val="00B8324E"/>
    <w:rsid w:val="00B833BA"/>
    <w:rsid w:val="00B83921"/>
    <w:rsid w:val="00B83FF8"/>
    <w:rsid w:val="00B8404C"/>
    <w:rsid w:val="00B84379"/>
    <w:rsid w:val="00B84D17"/>
    <w:rsid w:val="00B850AC"/>
    <w:rsid w:val="00B85416"/>
    <w:rsid w:val="00B85662"/>
    <w:rsid w:val="00B8579F"/>
    <w:rsid w:val="00B8582F"/>
    <w:rsid w:val="00B85DA5"/>
    <w:rsid w:val="00B86A96"/>
    <w:rsid w:val="00B86AD6"/>
    <w:rsid w:val="00B86DF8"/>
    <w:rsid w:val="00B87B23"/>
    <w:rsid w:val="00B87D14"/>
    <w:rsid w:val="00B87F8F"/>
    <w:rsid w:val="00B91774"/>
    <w:rsid w:val="00B92472"/>
    <w:rsid w:val="00B92C7F"/>
    <w:rsid w:val="00B931D7"/>
    <w:rsid w:val="00B9380A"/>
    <w:rsid w:val="00B93E88"/>
    <w:rsid w:val="00B93F6F"/>
    <w:rsid w:val="00B9487E"/>
    <w:rsid w:val="00B9495A"/>
    <w:rsid w:val="00B94F5A"/>
    <w:rsid w:val="00B9512A"/>
    <w:rsid w:val="00B952D4"/>
    <w:rsid w:val="00B958C4"/>
    <w:rsid w:val="00B960DA"/>
    <w:rsid w:val="00B96D45"/>
    <w:rsid w:val="00B97069"/>
    <w:rsid w:val="00B974EF"/>
    <w:rsid w:val="00B97514"/>
    <w:rsid w:val="00B97ABC"/>
    <w:rsid w:val="00BA0399"/>
    <w:rsid w:val="00BA0992"/>
    <w:rsid w:val="00BA0D0E"/>
    <w:rsid w:val="00BA10B9"/>
    <w:rsid w:val="00BA1933"/>
    <w:rsid w:val="00BA217B"/>
    <w:rsid w:val="00BA2BAB"/>
    <w:rsid w:val="00BA3F03"/>
    <w:rsid w:val="00BA4732"/>
    <w:rsid w:val="00BA490D"/>
    <w:rsid w:val="00BA4981"/>
    <w:rsid w:val="00BA4C71"/>
    <w:rsid w:val="00BA5144"/>
    <w:rsid w:val="00BA5527"/>
    <w:rsid w:val="00BA560C"/>
    <w:rsid w:val="00BA78EA"/>
    <w:rsid w:val="00BB04F7"/>
    <w:rsid w:val="00BB0630"/>
    <w:rsid w:val="00BB0998"/>
    <w:rsid w:val="00BB0A88"/>
    <w:rsid w:val="00BB0CA4"/>
    <w:rsid w:val="00BB182C"/>
    <w:rsid w:val="00BB1AA7"/>
    <w:rsid w:val="00BB1C79"/>
    <w:rsid w:val="00BB2365"/>
    <w:rsid w:val="00BB23D3"/>
    <w:rsid w:val="00BB2606"/>
    <w:rsid w:val="00BB2CF6"/>
    <w:rsid w:val="00BB2EF9"/>
    <w:rsid w:val="00BB3151"/>
    <w:rsid w:val="00BB32AB"/>
    <w:rsid w:val="00BB3912"/>
    <w:rsid w:val="00BB39AD"/>
    <w:rsid w:val="00BB3C63"/>
    <w:rsid w:val="00BB3C95"/>
    <w:rsid w:val="00BB42A9"/>
    <w:rsid w:val="00BB5BCE"/>
    <w:rsid w:val="00BB6040"/>
    <w:rsid w:val="00BB6E0C"/>
    <w:rsid w:val="00BB75EF"/>
    <w:rsid w:val="00BC0A47"/>
    <w:rsid w:val="00BC12A7"/>
    <w:rsid w:val="00BC1FF8"/>
    <w:rsid w:val="00BC2083"/>
    <w:rsid w:val="00BC254E"/>
    <w:rsid w:val="00BC3A62"/>
    <w:rsid w:val="00BC3CB6"/>
    <w:rsid w:val="00BC3D4A"/>
    <w:rsid w:val="00BC44F8"/>
    <w:rsid w:val="00BC5003"/>
    <w:rsid w:val="00BC52EA"/>
    <w:rsid w:val="00BC5831"/>
    <w:rsid w:val="00BC66E5"/>
    <w:rsid w:val="00BC68C2"/>
    <w:rsid w:val="00BC728D"/>
    <w:rsid w:val="00BC750C"/>
    <w:rsid w:val="00BC7CEF"/>
    <w:rsid w:val="00BD0530"/>
    <w:rsid w:val="00BD0AD7"/>
    <w:rsid w:val="00BD125D"/>
    <w:rsid w:val="00BD1993"/>
    <w:rsid w:val="00BD1AA0"/>
    <w:rsid w:val="00BD1EDA"/>
    <w:rsid w:val="00BD2883"/>
    <w:rsid w:val="00BD3D1B"/>
    <w:rsid w:val="00BD44EA"/>
    <w:rsid w:val="00BD4B02"/>
    <w:rsid w:val="00BD4E2E"/>
    <w:rsid w:val="00BD4F96"/>
    <w:rsid w:val="00BD51FD"/>
    <w:rsid w:val="00BD5DDD"/>
    <w:rsid w:val="00BD6B1A"/>
    <w:rsid w:val="00BD6C15"/>
    <w:rsid w:val="00BD6E39"/>
    <w:rsid w:val="00BD6FDE"/>
    <w:rsid w:val="00BE01B6"/>
    <w:rsid w:val="00BE03E7"/>
    <w:rsid w:val="00BE0640"/>
    <w:rsid w:val="00BE0C2D"/>
    <w:rsid w:val="00BE1783"/>
    <w:rsid w:val="00BE1E50"/>
    <w:rsid w:val="00BE2E5A"/>
    <w:rsid w:val="00BE364E"/>
    <w:rsid w:val="00BE46E0"/>
    <w:rsid w:val="00BE4DAF"/>
    <w:rsid w:val="00BE5073"/>
    <w:rsid w:val="00BE595E"/>
    <w:rsid w:val="00BE59DB"/>
    <w:rsid w:val="00BE5A72"/>
    <w:rsid w:val="00BE5CEB"/>
    <w:rsid w:val="00BE6183"/>
    <w:rsid w:val="00BE6D23"/>
    <w:rsid w:val="00BE7134"/>
    <w:rsid w:val="00BE7B3B"/>
    <w:rsid w:val="00BF1267"/>
    <w:rsid w:val="00BF18F6"/>
    <w:rsid w:val="00BF217A"/>
    <w:rsid w:val="00BF2617"/>
    <w:rsid w:val="00BF281D"/>
    <w:rsid w:val="00BF28CC"/>
    <w:rsid w:val="00BF3620"/>
    <w:rsid w:val="00BF36E5"/>
    <w:rsid w:val="00BF3A6D"/>
    <w:rsid w:val="00BF48C0"/>
    <w:rsid w:val="00BF4987"/>
    <w:rsid w:val="00BF5427"/>
    <w:rsid w:val="00BF56DD"/>
    <w:rsid w:val="00BF5E4B"/>
    <w:rsid w:val="00BF7E5E"/>
    <w:rsid w:val="00C00A3C"/>
    <w:rsid w:val="00C019FC"/>
    <w:rsid w:val="00C02615"/>
    <w:rsid w:val="00C02DA3"/>
    <w:rsid w:val="00C043CE"/>
    <w:rsid w:val="00C044A4"/>
    <w:rsid w:val="00C04A1E"/>
    <w:rsid w:val="00C04F47"/>
    <w:rsid w:val="00C052C8"/>
    <w:rsid w:val="00C05A8D"/>
    <w:rsid w:val="00C05EFD"/>
    <w:rsid w:val="00C0677F"/>
    <w:rsid w:val="00C06B8E"/>
    <w:rsid w:val="00C07133"/>
    <w:rsid w:val="00C07220"/>
    <w:rsid w:val="00C0739B"/>
    <w:rsid w:val="00C077FF"/>
    <w:rsid w:val="00C101FA"/>
    <w:rsid w:val="00C103C9"/>
    <w:rsid w:val="00C11312"/>
    <w:rsid w:val="00C11408"/>
    <w:rsid w:val="00C11438"/>
    <w:rsid w:val="00C11BD5"/>
    <w:rsid w:val="00C11C9A"/>
    <w:rsid w:val="00C11EAB"/>
    <w:rsid w:val="00C1231F"/>
    <w:rsid w:val="00C12A2D"/>
    <w:rsid w:val="00C134E7"/>
    <w:rsid w:val="00C14166"/>
    <w:rsid w:val="00C14435"/>
    <w:rsid w:val="00C1482A"/>
    <w:rsid w:val="00C14D25"/>
    <w:rsid w:val="00C14D86"/>
    <w:rsid w:val="00C1500C"/>
    <w:rsid w:val="00C154CA"/>
    <w:rsid w:val="00C156C7"/>
    <w:rsid w:val="00C165FA"/>
    <w:rsid w:val="00C171B2"/>
    <w:rsid w:val="00C1734F"/>
    <w:rsid w:val="00C17577"/>
    <w:rsid w:val="00C17825"/>
    <w:rsid w:val="00C17E28"/>
    <w:rsid w:val="00C17EB2"/>
    <w:rsid w:val="00C2032A"/>
    <w:rsid w:val="00C2105E"/>
    <w:rsid w:val="00C21E0E"/>
    <w:rsid w:val="00C22300"/>
    <w:rsid w:val="00C225D4"/>
    <w:rsid w:val="00C2295A"/>
    <w:rsid w:val="00C24806"/>
    <w:rsid w:val="00C2506C"/>
    <w:rsid w:val="00C254CD"/>
    <w:rsid w:val="00C25596"/>
    <w:rsid w:val="00C257C2"/>
    <w:rsid w:val="00C26280"/>
    <w:rsid w:val="00C269AD"/>
    <w:rsid w:val="00C26CD2"/>
    <w:rsid w:val="00C26D14"/>
    <w:rsid w:val="00C2761D"/>
    <w:rsid w:val="00C30297"/>
    <w:rsid w:val="00C30964"/>
    <w:rsid w:val="00C30999"/>
    <w:rsid w:val="00C30D53"/>
    <w:rsid w:val="00C31037"/>
    <w:rsid w:val="00C314B1"/>
    <w:rsid w:val="00C31B14"/>
    <w:rsid w:val="00C321EC"/>
    <w:rsid w:val="00C33857"/>
    <w:rsid w:val="00C33897"/>
    <w:rsid w:val="00C3389C"/>
    <w:rsid w:val="00C33F5D"/>
    <w:rsid w:val="00C34A45"/>
    <w:rsid w:val="00C34A9C"/>
    <w:rsid w:val="00C34BAE"/>
    <w:rsid w:val="00C34EF2"/>
    <w:rsid w:val="00C350D0"/>
    <w:rsid w:val="00C36CAE"/>
    <w:rsid w:val="00C37501"/>
    <w:rsid w:val="00C37822"/>
    <w:rsid w:val="00C37B4D"/>
    <w:rsid w:val="00C37C32"/>
    <w:rsid w:val="00C40729"/>
    <w:rsid w:val="00C4076B"/>
    <w:rsid w:val="00C414D1"/>
    <w:rsid w:val="00C418CC"/>
    <w:rsid w:val="00C418E9"/>
    <w:rsid w:val="00C41A70"/>
    <w:rsid w:val="00C41B5C"/>
    <w:rsid w:val="00C41F02"/>
    <w:rsid w:val="00C4326A"/>
    <w:rsid w:val="00C439CD"/>
    <w:rsid w:val="00C43CD6"/>
    <w:rsid w:val="00C44230"/>
    <w:rsid w:val="00C446EF"/>
    <w:rsid w:val="00C44A82"/>
    <w:rsid w:val="00C46709"/>
    <w:rsid w:val="00C46E27"/>
    <w:rsid w:val="00C50324"/>
    <w:rsid w:val="00C50779"/>
    <w:rsid w:val="00C50D62"/>
    <w:rsid w:val="00C51218"/>
    <w:rsid w:val="00C52C68"/>
    <w:rsid w:val="00C52E6B"/>
    <w:rsid w:val="00C53687"/>
    <w:rsid w:val="00C546AA"/>
    <w:rsid w:val="00C54760"/>
    <w:rsid w:val="00C54AE0"/>
    <w:rsid w:val="00C5534D"/>
    <w:rsid w:val="00C553CC"/>
    <w:rsid w:val="00C557FB"/>
    <w:rsid w:val="00C565A7"/>
    <w:rsid w:val="00C566F6"/>
    <w:rsid w:val="00C57600"/>
    <w:rsid w:val="00C60196"/>
    <w:rsid w:val="00C6042F"/>
    <w:rsid w:val="00C60E19"/>
    <w:rsid w:val="00C610BC"/>
    <w:rsid w:val="00C61A22"/>
    <w:rsid w:val="00C62136"/>
    <w:rsid w:val="00C625EC"/>
    <w:rsid w:val="00C6269A"/>
    <w:rsid w:val="00C62A44"/>
    <w:rsid w:val="00C63A13"/>
    <w:rsid w:val="00C64358"/>
    <w:rsid w:val="00C64587"/>
    <w:rsid w:val="00C64725"/>
    <w:rsid w:val="00C653E7"/>
    <w:rsid w:val="00C65815"/>
    <w:rsid w:val="00C65869"/>
    <w:rsid w:val="00C65AF8"/>
    <w:rsid w:val="00C66441"/>
    <w:rsid w:val="00C66444"/>
    <w:rsid w:val="00C66C3D"/>
    <w:rsid w:val="00C66CA9"/>
    <w:rsid w:val="00C6705B"/>
    <w:rsid w:val="00C671F5"/>
    <w:rsid w:val="00C676CC"/>
    <w:rsid w:val="00C67F7C"/>
    <w:rsid w:val="00C701BC"/>
    <w:rsid w:val="00C7042E"/>
    <w:rsid w:val="00C70F21"/>
    <w:rsid w:val="00C71939"/>
    <w:rsid w:val="00C71C0F"/>
    <w:rsid w:val="00C73032"/>
    <w:rsid w:val="00C73986"/>
    <w:rsid w:val="00C73F9E"/>
    <w:rsid w:val="00C740FA"/>
    <w:rsid w:val="00C74D35"/>
    <w:rsid w:val="00C76386"/>
    <w:rsid w:val="00C76713"/>
    <w:rsid w:val="00C7679C"/>
    <w:rsid w:val="00C76BE7"/>
    <w:rsid w:val="00C806B8"/>
    <w:rsid w:val="00C80AF5"/>
    <w:rsid w:val="00C8155C"/>
    <w:rsid w:val="00C8180B"/>
    <w:rsid w:val="00C81912"/>
    <w:rsid w:val="00C81F6E"/>
    <w:rsid w:val="00C820C6"/>
    <w:rsid w:val="00C8233C"/>
    <w:rsid w:val="00C823A4"/>
    <w:rsid w:val="00C82EA1"/>
    <w:rsid w:val="00C8450D"/>
    <w:rsid w:val="00C84B03"/>
    <w:rsid w:val="00C84B08"/>
    <w:rsid w:val="00C84BED"/>
    <w:rsid w:val="00C85AD3"/>
    <w:rsid w:val="00C864FA"/>
    <w:rsid w:val="00C86793"/>
    <w:rsid w:val="00C90674"/>
    <w:rsid w:val="00C91FE8"/>
    <w:rsid w:val="00C9213D"/>
    <w:rsid w:val="00C92728"/>
    <w:rsid w:val="00C9435D"/>
    <w:rsid w:val="00C9496F"/>
    <w:rsid w:val="00C96FF9"/>
    <w:rsid w:val="00C97149"/>
    <w:rsid w:val="00C9765E"/>
    <w:rsid w:val="00C97836"/>
    <w:rsid w:val="00CA014F"/>
    <w:rsid w:val="00CA045D"/>
    <w:rsid w:val="00CA078F"/>
    <w:rsid w:val="00CA0B71"/>
    <w:rsid w:val="00CA0C27"/>
    <w:rsid w:val="00CA0D39"/>
    <w:rsid w:val="00CA0EF5"/>
    <w:rsid w:val="00CA1630"/>
    <w:rsid w:val="00CA1939"/>
    <w:rsid w:val="00CA2196"/>
    <w:rsid w:val="00CA2353"/>
    <w:rsid w:val="00CA2784"/>
    <w:rsid w:val="00CA29AA"/>
    <w:rsid w:val="00CA38A5"/>
    <w:rsid w:val="00CA437F"/>
    <w:rsid w:val="00CA4E42"/>
    <w:rsid w:val="00CA50AE"/>
    <w:rsid w:val="00CA65E6"/>
    <w:rsid w:val="00CA6D09"/>
    <w:rsid w:val="00CA6EFC"/>
    <w:rsid w:val="00CA7574"/>
    <w:rsid w:val="00CA7E9F"/>
    <w:rsid w:val="00CB0FF8"/>
    <w:rsid w:val="00CB1390"/>
    <w:rsid w:val="00CB17BA"/>
    <w:rsid w:val="00CB1E04"/>
    <w:rsid w:val="00CB28D1"/>
    <w:rsid w:val="00CB39F2"/>
    <w:rsid w:val="00CB4A63"/>
    <w:rsid w:val="00CB4E75"/>
    <w:rsid w:val="00CB5284"/>
    <w:rsid w:val="00CB5605"/>
    <w:rsid w:val="00CB5668"/>
    <w:rsid w:val="00CB5EA3"/>
    <w:rsid w:val="00CB62C3"/>
    <w:rsid w:val="00CB70AE"/>
    <w:rsid w:val="00CB70F4"/>
    <w:rsid w:val="00CC03FD"/>
    <w:rsid w:val="00CC1447"/>
    <w:rsid w:val="00CC15B1"/>
    <w:rsid w:val="00CC1A3C"/>
    <w:rsid w:val="00CC2C7C"/>
    <w:rsid w:val="00CC3521"/>
    <w:rsid w:val="00CC36AD"/>
    <w:rsid w:val="00CC3F92"/>
    <w:rsid w:val="00CC4658"/>
    <w:rsid w:val="00CC4E7A"/>
    <w:rsid w:val="00CC5547"/>
    <w:rsid w:val="00CC5816"/>
    <w:rsid w:val="00CC677C"/>
    <w:rsid w:val="00CC7080"/>
    <w:rsid w:val="00CC775D"/>
    <w:rsid w:val="00CD07F5"/>
    <w:rsid w:val="00CD0A90"/>
    <w:rsid w:val="00CD1E2E"/>
    <w:rsid w:val="00CD22BF"/>
    <w:rsid w:val="00CD2923"/>
    <w:rsid w:val="00CD2DC5"/>
    <w:rsid w:val="00CD2F94"/>
    <w:rsid w:val="00CD3499"/>
    <w:rsid w:val="00CD3A99"/>
    <w:rsid w:val="00CD3FEF"/>
    <w:rsid w:val="00CD5124"/>
    <w:rsid w:val="00CD7235"/>
    <w:rsid w:val="00CD7CE5"/>
    <w:rsid w:val="00CD7D21"/>
    <w:rsid w:val="00CE12D3"/>
    <w:rsid w:val="00CE1389"/>
    <w:rsid w:val="00CE1E02"/>
    <w:rsid w:val="00CE21F6"/>
    <w:rsid w:val="00CE30E4"/>
    <w:rsid w:val="00CE3237"/>
    <w:rsid w:val="00CE3476"/>
    <w:rsid w:val="00CE3664"/>
    <w:rsid w:val="00CE44F7"/>
    <w:rsid w:val="00CE4E1D"/>
    <w:rsid w:val="00CE5C95"/>
    <w:rsid w:val="00CE62DA"/>
    <w:rsid w:val="00CE6BE1"/>
    <w:rsid w:val="00CF058A"/>
    <w:rsid w:val="00CF0730"/>
    <w:rsid w:val="00CF08FB"/>
    <w:rsid w:val="00CF12C3"/>
    <w:rsid w:val="00CF1525"/>
    <w:rsid w:val="00CF1CA4"/>
    <w:rsid w:val="00CF2A53"/>
    <w:rsid w:val="00CF3B09"/>
    <w:rsid w:val="00CF41A2"/>
    <w:rsid w:val="00CF47BA"/>
    <w:rsid w:val="00CF4C4A"/>
    <w:rsid w:val="00CF5B47"/>
    <w:rsid w:val="00CF68A0"/>
    <w:rsid w:val="00CF6D53"/>
    <w:rsid w:val="00D0025B"/>
    <w:rsid w:val="00D01613"/>
    <w:rsid w:val="00D01BFF"/>
    <w:rsid w:val="00D024A9"/>
    <w:rsid w:val="00D0331D"/>
    <w:rsid w:val="00D03427"/>
    <w:rsid w:val="00D05212"/>
    <w:rsid w:val="00D052EB"/>
    <w:rsid w:val="00D053B0"/>
    <w:rsid w:val="00D06D7B"/>
    <w:rsid w:val="00D07916"/>
    <w:rsid w:val="00D07C16"/>
    <w:rsid w:val="00D07E6E"/>
    <w:rsid w:val="00D10E50"/>
    <w:rsid w:val="00D119B9"/>
    <w:rsid w:val="00D11C36"/>
    <w:rsid w:val="00D1402B"/>
    <w:rsid w:val="00D1551B"/>
    <w:rsid w:val="00D1569B"/>
    <w:rsid w:val="00D1576F"/>
    <w:rsid w:val="00D15818"/>
    <w:rsid w:val="00D159A0"/>
    <w:rsid w:val="00D1691F"/>
    <w:rsid w:val="00D16A85"/>
    <w:rsid w:val="00D17221"/>
    <w:rsid w:val="00D20CED"/>
    <w:rsid w:val="00D20EDB"/>
    <w:rsid w:val="00D21207"/>
    <w:rsid w:val="00D22AB2"/>
    <w:rsid w:val="00D235B2"/>
    <w:rsid w:val="00D239B4"/>
    <w:rsid w:val="00D2449D"/>
    <w:rsid w:val="00D26838"/>
    <w:rsid w:val="00D27ACB"/>
    <w:rsid w:val="00D30791"/>
    <w:rsid w:val="00D30A7A"/>
    <w:rsid w:val="00D31986"/>
    <w:rsid w:val="00D319C8"/>
    <w:rsid w:val="00D31AAB"/>
    <w:rsid w:val="00D31CDE"/>
    <w:rsid w:val="00D31E63"/>
    <w:rsid w:val="00D3239F"/>
    <w:rsid w:val="00D348F4"/>
    <w:rsid w:val="00D35297"/>
    <w:rsid w:val="00D35372"/>
    <w:rsid w:val="00D35DFF"/>
    <w:rsid w:val="00D3662A"/>
    <w:rsid w:val="00D37716"/>
    <w:rsid w:val="00D403A6"/>
    <w:rsid w:val="00D40639"/>
    <w:rsid w:val="00D41FCC"/>
    <w:rsid w:val="00D42519"/>
    <w:rsid w:val="00D42A1F"/>
    <w:rsid w:val="00D42A55"/>
    <w:rsid w:val="00D42F11"/>
    <w:rsid w:val="00D432DA"/>
    <w:rsid w:val="00D43A8B"/>
    <w:rsid w:val="00D43CB9"/>
    <w:rsid w:val="00D43CDB"/>
    <w:rsid w:val="00D44021"/>
    <w:rsid w:val="00D44857"/>
    <w:rsid w:val="00D44C8A"/>
    <w:rsid w:val="00D45BB9"/>
    <w:rsid w:val="00D46B05"/>
    <w:rsid w:val="00D476DF"/>
    <w:rsid w:val="00D4775D"/>
    <w:rsid w:val="00D47BB1"/>
    <w:rsid w:val="00D47FF8"/>
    <w:rsid w:val="00D50423"/>
    <w:rsid w:val="00D50720"/>
    <w:rsid w:val="00D5074B"/>
    <w:rsid w:val="00D51F71"/>
    <w:rsid w:val="00D52C05"/>
    <w:rsid w:val="00D52C77"/>
    <w:rsid w:val="00D52FA7"/>
    <w:rsid w:val="00D5336B"/>
    <w:rsid w:val="00D54085"/>
    <w:rsid w:val="00D5422E"/>
    <w:rsid w:val="00D542F8"/>
    <w:rsid w:val="00D54E49"/>
    <w:rsid w:val="00D556F2"/>
    <w:rsid w:val="00D56662"/>
    <w:rsid w:val="00D57B91"/>
    <w:rsid w:val="00D57BCF"/>
    <w:rsid w:val="00D60D82"/>
    <w:rsid w:val="00D60E80"/>
    <w:rsid w:val="00D61162"/>
    <w:rsid w:val="00D61BDE"/>
    <w:rsid w:val="00D6247E"/>
    <w:rsid w:val="00D62E8C"/>
    <w:rsid w:val="00D632C1"/>
    <w:rsid w:val="00D63702"/>
    <w:rsid w:val="00D63EFD"/>
    <w:rsid w:val="00D6465D"/>
    <w:rsid w:val="00D64ED4"/>
    <w:rsid w:val="00D650EE"/>
    <w:rsid w:val="00D65465"/>
    <w:rsid w:val="00D6635A"/>
    <w:rsid w:val="00D66773"/>
    <w:rsid w:val="00D66E2E"/>
    <w:rsid w:val="00D67252"/>
    <w:rsid w:val="00D677B5"/>
    <w:rsid w:val="00D67D2C"/>
    <w:rsid w:val="00D701D9"/>
    <w:rsid w:val="00D7071B"/>
    <w:rsid w:val="00D70E78"/>
    <w:rsid w:val="00D71046"/>
    <w:rsid w:val="00D71A8A"/>
    <w:rsid w:val="00D71B97"/>
    <w:rsid w:val="00D7264E"/>
    <w:rsid w:val="00D73B60"/>
    <w:rsid w:val="00D73DD0"/>
    <w:rsid w:val="00D742AA"/>
    <w:rsid w:val="00D748E0"/>
    <w:rsid w:val="00D74AD2"/>
    <w:rsid w:val="00D74CA3"/>
    <w:rsid w:val="00D752CC"/>
    <w:rsid w:val="00D75AA5"/>
    <w:rsid w:val="00D75C0A"/>
    <w:rsid w:val="00D76F3D"/>
    <w:rsid w:val="00D77177"/>
    <w:rsid w:val="00D7745A"/>
    <w:rsid w:val="00D7766C"/>
    <w:rsid w:val="00D803DF"/>
    <w:rsid w:val="00D80722"/>
    <w:rsid w:val="00D808EC"/>
    <w:rsid w:val="00D809D7"/>
    <w:rsid w:val="00D80A8D"/>
    <w:rsid w:val="00D80D9B"/>
    <w:rsid w:val="00D80E96"/>
    <w:rsid w:val="00D81256"/>
    <w:rsid w:val="00D828A8"/>
    <w:rsid w:val="00D82E29"/>
    <w:rsid w:val="00D830F7"/>
    <w:rsid w:val="00D8330C"/>
    <w:rsid w:val="00D83ACA"/>
    <w:rsid w:val="00D83E6A"/>
    <w:rsid w:val="00D846EB"/>
    <w:rsid w:val="00D85A39"/>
    <w:rsid w:val="00D86742"/>
    <w:rsid w:val="00D86C93"/>
    <w:rsid w:val="00D86CAE"/>
    <w:rsid w:val="00D87011"/>
    <w:rsid w:val="00D90217"/>
    <w:rsid w:val="00D90903"/>
    <w:rsid w:val="00D92CE5"/>
    <w:rsid w:val="00D93124"/>
    <w:rsid w:val="00D93340"/>
    <w:rsid w:val="00D93984"/>
    <w:rsid w:val="00D93D14"/>
    <w:rsid w:val="00D9511C"/>
    <w:rsid w:val="00D95C85"/>
    <w:rsid w:val="00D964F6"/>
    <w:rsid w:val="00D966A1"/>
    <w:rsid w:val="00D978FC"/>
    <w:rsid w:val="00D97F38"/>
    <w:rsid w:val="00DA0247"/>
    <w:rsid w:val="00DA04BE"/>
    <w:rsid w:val="00DA08F5"/>
    <w:rsid w:val="00DA1916"/>
    <w:rsid w:val="00DA1C20"/>
    <w:rsid w:val="00DA2441"/>
    <w:rsid w:val="00DA259E"/>
    <w:rsid w:val="00DA3973"/>
    <w:rsid w:val="00DA3E67"/>
    <w:rsid w:val="00DA49D6"/>
    <w:rsid w:val="00DA4C45"/>
    <w:rsid w:val="00DA4C91"/>
    <w:rsid w:val="00DA4CCC"/>
    <w:rsid w:val="00DA4D79"/>
    <w:rsid w:val="00DA4DD9"/>
    <w:rsid w:val="00DA5DFC"/>
    <w:rsid w:val="00DA5E5D"/>
    <w:rsid w:val="00DA5ED6"/>
    <w:rsid w:val="00DB0254"/>
    <w:rsid w:val="00DB0D75"/>
    <w:rsid w:val="00DB0F1C"/>
    <w:rsid w:val="00DB0F92"/>
    <w:rsid w:val="00DB13BB"/>
    <w:rsid w:val="00DB253C"/>
    <w:rsid w:val="00DB2F3C"/>
    <w:rsid w:val="00DB3077"/>
    <w:rsid w:val="00DB32E9"/>
    <w:rsid w:val="00DB3811"/>
    <w:rsid w:val="00DB3B45"/>
    <w:rsid w:val="00DB4076"/>
    <w:rsid w:val="00DB484B"/>
    <w:rsid w:val="00DB4B07"/>
    <w:rsid w:val="00DB4E07"/>
    <w:rsid w:val="00DB5234"/>
    <w:rsid w:val="00DB63B7"/>
    <w:rsid w:val="00DB68E6"/>
    <w:rsid w:val="00DB6B9C"/>
    <w:rsid w:val="00DB783E"/>
    <w:rsid w:val="00DB79C8"/>
    <w:rsid w:val="00DB7DAF"/>
    <w:rsid w:val="00DC0481"/>
    <w:rsid w:val="00DC04C6"/>
    <w:rsid w:val="00DC1181"/>
    <w:rsid w:val="00DC1349"/>
    <w:rsid w:val="00DC2D3D"/>
    <w:rsid w:val="00DC2E2A"/>
    <w:rsid w:val="00DC37A4"/>
    <w:rsid w:val="00DC384A"/>
    <w:rsid w:val="00DC3A26"/>
    <w:rsid w:val="00DC4291"/>
    <w:rsid w:val="00DC4E78"/>
    <w:rsid w:val="00DC5499"/>
    <w:rsid w:val="00DC6D5E"/>
    <w:rsid w:val="00DC7DFA"/>
    <w:rsid w:val="00DC7DFC"/>
    <w:rsid w:val="00DD0336"/>
    <w:rsid w:val="00DD086E"/>
    <w:rsid w:val="00DD0EE6"/>
    <w:rsid w:val="00DD1383"/>
    <w:rsid w:val="00DD1385"/>
    <w:rsid w:val="00DD2E00"/>
    <w:rsid w:val="00DD38DF"/>
    <w:rsid w:val="00DD45A5"/>
    <w:rsid w:val="00DD4B24"/>
    <w:rsid w:val="00DD4B57"/>
    <w:rsid w:val="00DD4E98"/>
    <w:rsid w:val="00DD5FF4"/>
    <w:rsid w:val="00DD63C9"/>
    <w:rsid w:val="00DD7352"/>
    <w:rsid w:val="00DD7569"/>
    <w:rsid w:val="00DD7696"/>
    <w:rsid w:val="00DD7E59"/>
    <w:rsid w:val="00DD7F14"/>
    <w:rsid w:val="00DE0F42"/>
    <w:rsid w:val="00DE11B9"/>
    <w:rsid w:val="00DE1C4E"/>
    <w:rsid w:val="00DE2053"/>
    <w:rsid w:val="00DE27E9"/>
    <w:rsid w:val="00DE335D"/>
    <w:rsid w:val="00DE37CB"/>
    <w:rsid w:val="00DE37FA"/>
    <w:rsid w:val="00DE4FBF"/>
    <w:rsid w:val="00DE5099"/>
    <w:rsid w:val="00DE5C40"/>
    <w:rsid w:val="00DE605D"/>
    <w:rsid w:val="00DE64A4"/>
    <w:rsid w:val="00DE6979"/>
    <w:rsid w:val="00DE6E0A"/>
    <w:rsid w:val="00DE7553"/>
    <w:rsid w:val="00DE7892"/>
    <w:rsid w:val="00DE7DE1"/>
    <w:rsid w:val="00DE7E60"/>
    <w:rsid w:val="00DE7F55"/>
    <w:rsid w:val="00DF005B"/>
    <w:rsid w:val="00DF09D9"/>
    <w:rsid w:val="00DF0F2E"/>
    <w:rsid w:val="00DF146E"/>
    <w:rsid w:val="00DF19A2"/>
    <w:rsid w:val="00DF2941"/>
    <w:rsid w:val="00DF2B0A"/>
    <w:rsid w:val="00DF2B8C"/>
    <w:rsid w:val="00DF612C"/>
    <w:rsid w:val="00DF6296"/>
    <w:rsid w:val="00DF7AEC"/>
    <w:rsid w:val="00E01329"/>
    <w:rsid w:val="00E0269C"/>
    <w:rsid w:val="00E0291C"/>
    <w:rsid w:val="00E03072"/>
    <w:rsid w:val="00E034C3"/>
    <w:rsid w:val="00E037B4"/>
    <w:rsid w:val="00E03AD4"/>
    <w:rsid w:val="00E0413F"/>
    <w:rsid w:val="00E0453B"/>
    <w:rsid w:val="00E04742"/>
    <w:rsid w:val="00E0520A"/>
    <w:rsid w:val="00E057CA"/>
    <w:rsid w:val="00E0609A"/>
    <w:rsid w:val="00E06601"/>
    <w:rsid w:val="00E06E5E"/>
    <w:rsid w:val="00E0742E"/>
    <w:rsid w:val="00E07655"/>
    <w:rsid w:val="00E0791C"/>
    <w:rsid w:val="00E07B8D"/>
    <w:rsid w:val="00E10388"/>
    <w:rsid w:val="00E10B5E"/>
    <w:rsid w:val="00E11381"/>
    <w:rsid w:val="00E11D90"/>
    <w:rsid w:val="00E12101"/>
    <w:rsid w:val="00E12896"/>
    <w:rsid w:val="00E131E3"/>
    <w:rsid w:val="00E1325A"/>
    <w:rsid w:val="00E139F8"/>
    <w:rsid w:val="00E13CB3"/>
    <w:rsid w:val="00E14135"/>
    <w:rsid w:val="00E16076"/>
    <w:rsid w:val="00E167B2"/>
    <w:rsid w:val="00E16FE7"/>
    <w:rsid w:val="00E17D84"/>
    <w:rsid w:val="00E2123E"/>
    <w:rsid w:val="00E21988"/>
    <w:rsid w:val="00E21CD6"/>
    <w:rsid w:val="00E22B90"/>
    <w:rsid w:val="00E24DA6"/>
    <w:rsid w:val="00E24F5C"/>
    <w:rsid w:val="00E25135"/>
    <w:rsid w:val="00E2548F"/>
    <w:rsid w:val="00E26389"/>
    <w:rsid w:val="00E265E3"/>
    <w:rsid w:val="00E26F93"/>
    <w:rsid w:val="00E27458"/>
    <w:rsid w:val="00E27E00"/>
    <w:rsid w:val="00E30566"/>
    <w:rsid w:val="00E30B25"/>
    <w:rsid w:val="00E30D5A"/>
    <w:rsid w:val="00E3169B"/>
    <w:rsid w:val="00E31721"/>
    <w:rsid w:val="00E31752"/>
    <w:rsid w:val="00E321DB"/>
    <w:rsid w:val="00E32A2D"/>
    <w:rsid w:val="00E330EC"/>
    <w:rsid w:val="00E3322A"/>
    <w:rsid w:val="00E34486"/>
    <w:rsid w:val="00E3498F"/>
    <w:rsid w:val="00E34A8D"/>
    <w:rsid w:val="00E357F5"/>
    <w:rsid w:val="00E36429"/>
    <w:rsid w:val="00E37193"/>
    <w:rsid w:val="00E3736A"/>
    <w:rsid w:val="00E4059F"/>
    <w:rsid w:val="00E40DDC"/>
    <w:rsid w:val="00E41E6B"/>
    <w:rsid w:val="00E4270D"/>
    <w:rsid w:val="00E42D1D"/>
    <w:rsid w:val="00E43A40"/>
    <w:rsid w:val="00E43BA2"/>
    <w:rsid w:val="00E44360"/>
    <w:rsid w:val="00E447A9"/>
    <w:rsid w:val="00E46862"/>
    <w:rsid w:val="00E46B33"/>
    <w:rsid w:val="00E4740B"/>
    <w:rsid w:val="00E47524"/>
    <w:rsid w:val="00E47D8C"/>
    <w:rsid w:val="00E50980"/>
    <w:rsid w:val="00E51122"/>
    <w:rsid w:val="00E51D73"/>
    <w:rsid w:val="00E51E7B"/>
    <w:rsid w:val="00E5215B"/>
    <w:rsid w:val="00E52EF1"/>
    <w:rsid w:val="00E5560F"/>
    <w:rsid w:val="00E5597B"/>
    <w:rsid w:val="00E55D40"/>
    <w:rsid w:val="00E55E8D"/>
    <w:rsid w:val="00E56F9E"/>
    <w:rsid w:val="00E5799B"/>
    <w:rsid w:val="00E57F88"/>
    <w:rsid w:val="00E602E8"/>
    <w:rsid w:val="00E6069D"/>
    <w:rsid w:val="00E6070C"/>
    <w:rsid w:val="00E61315"/>
    <w:rsid w:val="00E61695"/>
    <w:rsid w:val="00E61AFD"/>
    <w:rsid w:val="00E62028"/>
    <w:rsid w:val="00E6286F"/>
    <w:rsid w:val="00E6387A"/>
    <w:rsid w:val="00E63DCC"/>
    <w:rsid w:val="00E63E9C"/>
    <w:rsid w:val="00E64BE1"/>
    <w:rsid w:val="00E6558E"/>
    <w:rsid w:val="00E655E4"/>
    <w:rsid w:val="00E656B2"/>
    <w:rsid w:val="00E664BF"/>
    <w:rsid w:val="00E676A1"/>
    <w:rsid w:val="00E67FC6"/>
    <w:rsid w:val="00E71207"/>
    <w:rsid w:val="00E718B1"/>
    <w:rsid w:val="00E71C91"/>
    <w:rsid w:val="00E71EAE"/>
    <w:rsid w:val="00E72ADB"/>
    <w:rsid w:val="00E72D66"/>
    <w:rsid w:val="00E740B7"/>
    <w:rsid w:val="00E75260"/>
    <w:rsid w:val="00E75448"/>
    <w:rsid w:val="00E756C1"/>
    <w:rsid w:val="00E75B42"/>
    <w:rsid w:val="00E75F2A"/>
    <w:rsid w:val="00E7673B"/>
    <w:rsid w:val="00E76AA3"/>
    <w:rsid w:val="00E76CBC"/>
    <w:rsid w:val="00E802E5"/>
    <w:rsid w:val="00E8033E"/>
    <w:rsid w:val="00E8068E"/>
    <w:rsid w:val="00E80CEC"/>
    <w:rsid w:val="00E81176"/>
    <w:rsid w:val="00E81E31"/>
    <w:rsid w:val="00E82619"/>
    <w:rsid w:val="00E82746"/>
    <w:rsid w:val="00E82A19"/>
    <w:rsid w:val="00E82F96"/>
    <w:rsid w:val="00E8304A"/>
    <w:rsid w:val="00E840A0"/>
    <w:rsid w:val="00E843C4"/>
    <w:rsid w:val="00E843F1"/>
    <w:rsid w:val="00E84AFC"/>
    <w:rsid w:val="00E84C16"/>
    <w:rsid w:val="00E85220"/>
    <w:rsid w:val="00E85473"/>
    <w:rsid w:val="00E856F3"/>
    <w:rsid w:val="00E85C36"/>
    <w:rsid w:val="00E85F24"/>
    <w:rsid w:val="00E85F5D"/>
    <w:rsid w:val="00E867E4"/>
    <w:rsid w:val="00E8690E"/>
    <w:rsid w:val="00E8699A"/>
    <w:rsid w:val="00E86ACF"/>
    <w:rsid w:val="00E87E11"/>
    <w:rsid w:val="00E90EC7"/>
    <w:rsid w:val="00E91640"/>
    <w:rsid w:val="00E921DD"/>
    <w:rsid w:val="00E938AC"/>
    <w:rsid w:val="00E93CBB"/>
    <w:rsid w:val="00E947A2"/>
    <w:rsid w:val="00E94911"/>
    <w:rsid w:val="00E950FE"/>
    <w:rsid w:val="00E95AA0"/>
    <w:rsid w:val="00E95AA6"/>
    <w:rsid w:val="00E96EAA"/>
    <w:rsid w:val="00EA0654"/>
    <w:rsid w:val="00EA0818"/>
    <w:rsid w:val="00EA183A"/>
    <w:rsid w:val="00EA3483"/>
    <w:rsid w:val="00EA4E67"/>
    <w:rsid w:val="00EA5802"/>
    <w:rsid w:val="00EA5C48"/>
    <w:rsid w:val="00EA5C83"/>
    <w:rsid w:val="00EA6046"/>
    <w:rsid w:val="00EA61C9"/>
    <w:rsid w:val="00EA61F4"/>
    <w:rsid w:val="00EA67F0"/>
    <w:rsid w:val="00EA6C2F"/>
    <w:rsid w:val="00EA7D08"/>
    <w:rsid w:val="00EB05C0"/>
    <w:rsid w:val="00EB0BAA"/>
    <w:rsid w:val="00EB3BB9"/>
    <w:rsid w:val="00EB46E8"/>
    <w:rsid w:val="00EB4BF7"/>
    <w:rsid w:val="00EB6532"/>
    <w:rsid w:val="00EB6887"/>
    <w:rsid w:val="00EB68F9"/>
    <w:rsid w:val="00EB7307"/>
    <w:rsid w:val="00EB738F"/>
    <w:rsid w:val="00EB73DF"/>
    <w:rsid w:val="00EC0473"/>
    <w:rsid w:val="00EC05EE"/>
    <w:rsid w:val="00EC121E"/>
    <w:rsid w:val="00EC14F5"/>
    <w:rsid w:val="00EC1EE8"/>
    <w:rsid w:val="00EC1F17"/>
    <w:rsid w:val="00EC224B"/>
    <w:rsid w:val="00EC2FA7"/>
    <w:rsid w:val="00EC3E8B"/>
    <w:rsid w:val="00EC5C51"/>
    <w:rsid w:val="00EC6234"/>
    <w:rsid w:val="00EC62BD"/>
    <w:rsid w:val="00EC63D1"/>
    <w:rsid w:val="00EC63F8"/>
    <w:rsid w:val="00EC63FD"/>
    <w:rsid w:val="00EC73DA"/>
    <w:rsid w:val="00EC7974"/>
    <w:rsid w:val="00EC7E6C"/>
    <w:rsid w:val="00ED15CD"/>
    <w:rsid w:val="00ED1A62"/>
    <w:rsid w:val="00ED1C32"/>
    <w:rsid w:val="00ED2368"/>
    <w:rsid w:val="00ED2399"/>
    <w:rsid w:val="00ED2EA9"/>
    <w:rsid w:val="00ED2F74"/>
    <w:rsid w:val="00ED322B"/>
    <w:rsid w:val="00ED3456"/>
    <w:rsid w:val="00ED351A"/>
    <w:rsid w:val="00ED37DA"/>
    <w:rsid w:val="00ED3AAD"/>
    <w:rsid w:val="00ED3D1C"/>
    <w:rsid w:val="00ED42EA"/>
    <w:rsid w:val="00ED5B3A"/>
    <w:rsid w:val="00ED73B1"/>
    <w:rsid w:val="00ED74B6"/>
    <w:rsid w:val="00ED7905"/>
    <w:rsid w:val="00EE05A2"/>
    <w:rsid w:val="00EE14AE"/>
    <w:rsid w:val="00EE200A"/>
    <w:rsid w:val="00EE2AA5"/>
    <w:rsid w:val="00EE3A2B"/>
    <w:rsid w:val="00EE3D39"/>
    <w:rsid w:val="00EE4661"/>
    <w:rsid w:val="00EE481F"/>
    <w:rsid w:val="00EE48D8"/>
    <w:rsid w:val="00EE49E8"/>
    <w:rsid w:val="00EE50AD"/>
    <w:rsid w:val="00EE56DA"/>
    <w:rsid w:val="00EE5C94"/>
    <w:rsid w:val="00EE731B"/>
    <w:rsid w:val="00EF0B5A"/>
    <w:rsid w:val="00EF0B5F"/>
    <w:rsid w:val="00EF0B6E"/>
    <w:rsid w:val="00EF2790"/>
    <w:rsid w:val="00EF369C"/>
    <w:rsid w:val="00EF3C53"/>
    <w:rsid w:val="00EF4E3A"/>
    <w:rsid w:val="00EF56B2"/>
    <w:rsid w:val="00EF5700"/>
    <w:rsid w:val="00EF64DE"/>
    <w:rsid w:val="00EF6FA0"/>
    <w:rsid w:val="00EF7316"/>
    <w:rsid w:val="00EF739B"/>
    <w:rsid w:val="00EF7F6C"/>
    <w:rsid w:val="00F000DE"/>
    <w:rsid w:val="00F00FC7"/>
    <w:rsid w:val="00F01399"/>
    <w:rsid w:val="00F0192D"/>
    <w:rsid w:val="00F01D71"/>
    <w:rsid w:val="00F02B0C"/>
    <w:rsid w:val="00F034E7"/>
    <w:rsid w:val="00F03A8F"/>
    <w:rsid w:val="00F0479F"/>
    <w:rsid w:val="00F051F2"/>
    <w:rsid w:val="00F061DC"/>
    <w:rsid w:val="00F062C8"/>
    <w:rsid w:val="00F067AC"/>
    <w:rsid w:val="00F06FDD"/>
    <w:rsid w:val="00F0715D"/>
    <w:rsid w:val="00F07D75"/>
    <w:rsid w:val="00F107BB"/>
    <w:rsid w:val="00F10F5E"/>
    <w:rsid w:val="00F118D3"/>
    <w:rsid w:val="00F11BA8"/>
    <w:rsid w:val="00F12672"/>
    <w:rsid w:val="00F13458"/>
    <w:rsid w:val="00F139E7"/>
    <w:rsid w:val="00F14392"/>
    <w:rsid w:val="00F14842"/>
    <w:rsid w:val="00F14A63"/>
    <w:rsid w:val="00F14D92"/>
    <w:rsid w:val="00F14FA8"/>
    <w:rsid w:val="00F15056"/>
    <w:rsid w:val="00F15335"/>
    <w:rsid w:val="00F1549C"/>
    <w:rsid w:val="00F15DD6"/>
    <w:rsid w:val="00F16426"/>
    <w:rsid w:val="00F16595"/>
    <w:rsid w:val="00F17C2D"/>
    <w:rsid w:val="00F20359"/>
    <w:rsid w:val="00F2071E"/>
    <w:rsid w:val="00F20820"/>
    <w:rsid w:val="00F21A8C"/>
    <w:rsid w:val="00F21F86"/>
    <w:rsid w:val="00F22ADB"/>
    <w:rsid w:val="00F23C6A"/>
    <w:rsid w:val="00F23CF4"/>
    <w:rsid w:val="00F2412E"/>
    <w:rsid w:val="00F251C4"/>
    <w:rsid w:val="00F25A45"/>
    <w:rsid w:val="00F261AD"/>
    <w:rsid w:val="00F26531"/>
    <w:rsid w:val="00F26CBF"/>
    <w:rsid w:val="00F26DC3"/>
    <w:rsid w:val="00F26EB5"/>
    <w:rsid w:val="00F27DE5"/>
    <w:rsid w:val="00F30787"/>
    <w:rsid w:val="00F31006"/>
    <w:rsid w:val="00F31535"/>
    <w:rsid w:val="00F31653"/>
    <w:rsid w:val="00F320BB"/>
    <w:rsid w:val="00F32364"/>
    <w:rsid w:val="00F323A5"/>
    <w:rsid w:val="00F32509"/>
    <w:rsid w:val="00F32A08"/>
    <w:rsid w:val="00F330C5"/>
    <w:rsid w:val="00F337E6"/>
    <w:rsid w:val="00F34390"/>
    <w:rsid w:val="00F343AD"/>
    <w:rsid w:val="00F3469B"/>
    <w:rsid w:val="00F34D63"/>
    <w:rsid w:val="00F350A4"/>
    <w:rsid w:val="00F353E5"/>
    <w:rsid w:val="00F35559"/>
    <w:rsid w:val="00F36D50"/>
    <w:rsid w:val="00F37425"/>
    <w:rsid w:val="00F37DB2"/>
    <w:rsid w:val="00F37E47"/>
    <w:rsid w:val="00F41282"/>
    <w:rsid w:val="00F4182D"/>
    <w:rsid w:val="00F42FF4"/>
    <w:rsid w:val="00F431F1"/>
    <w:rsid w:val="00F4331F"/>
    <w:rsid w:val="00F438D1"/>
    <w:rsid w:val="00F44BA8"/>
    <w:rsid w:val="00F46C36"/>
    <w:rsid w:val="00F46CF1"/>
    <w:rsid w:val="00F46E50"/>
    <w:rsid w:val="00F46F6F"/>
    <w:rsid w:val="00F4799E"/>
    <w:rsid w:val="00F510D7"/>
    <w:rsid w:val="00F51FFF"/>
    <w:rsid w:val="00F52558"/>
    <w:rsid w:val="00F52690"/>
    <w:rsid w:val="00F52724"/>
    <w:rsid w:val="00F529A8"/>
    <w:rsid w:val="00F52E0F"/>
    <w:rsid w:val="00F52ECD"/>
    <w:rsid w:val="00F52EE9"/>
    <w:rsid w:val="00F5315E"/>
    <w:rsid w:val="00F534D1"/>
    <w:rsid w:val="00F545A8"/>
    <w:rsid w:val="00F54CEC"/>
    <w:rsid w:val="00F55123"/>
    <w:rsid w:val="00F5523B"/>
    <w:rsid w:val="00F553E2"/>
    <w:rsid w:val="00F55D16"/>
    <w:rsid w:val="00F56BFA"/>
    <w:rsid w:val="00F56CA5"/>
    <w:rsid w:val="00F56DE4"/>
    <w:rsid w:val="00F56FAC"/>
    <w:rsid w:val="00F572F2"/>
    <w:rsid w:val="00F57683"/>
    <w:rsid w:val="00F57D66"/>
    <w:rsid w:val="00F60253"/>
    <w:rsid w:val="00F60C70"/>
    <w:rsid w:val="00F60FB5"/>
    <w:rsid w:val="00F6158C"/>
    <w:rsid w:val="00F621C4"/>
    <w:rsid w:val="00F63197"/>
    <w:rsid w:val="00F6344E"/>
    <w:rsid w:val="00F636AB"/>
    <w:rsid w:val="00F654AE"/>
    <w:rsid w:val="00F66FA1"/>
    <w:rsid w:val="00F70065"/>
    <w:rsid w:val="00F70164"/>
    <w:rsid w:val="00F71246"/>
    <w:rsid w:val="00F715D7"/>
    <w:rsid w:val="00F719CD"/>
    <w:rsid w:val="00F73771"/>
    <w:rsid w:val="00F739D6"/>
    <w:rsid w:val="00F739DB"/>
    <w:rsid w:val="00F73E5A"/>
    <w:rsid w:val="00F741D5"/>
    <w:rsid w:val="00F74EAE"/>
    <w:rsid w:val="00F74FD6"/>
    <w:rsid w:val="00F751C3"/>
    <w:rsid w:val="00F76C95"/>
    <w:rsid w:val="00F76EB0"/>
    <w:rsid w:val="00F772E5"/>
    <w:rsid w:val="00F80C20"/>
    <w:rsid w:val="00F813C0"/>
    <w:rsid w:val="00F817C9"/>
    <w:rsid w:val="00F81868"/>
    <w:rsid w:val="00F81DEC"/>
    <w:rsid w:val="00F82033"/>
    <w:rsid w:val="00F82755"/>
    <w:rsid w:val="00F827D6"/>
    <w:rsid w:val="00F8372F"/>
    <w:rsid w:val="00F83AA0"/>
    <w:rsid w:val="00F83B47"/>
    <w:rsid w:val="00F844C7"/>
    <w:rsid w:val="00F857E9"/>
    <w:rsid w:val="00F8624A"/>
    <w:rsid w:val="00F86C0B"/>
    <w:rsid w:val="00F86D1F"/>
    <w:rsid w:val="00F86F4C"/>
    <w:rsid w:val="00F874AA"/>
    <w:rsid w:val="00F87923"/>
    <w:rsid w:val="00F87D9F"/>
    <w:rsid w:val="00F90E3F"/>
    <w:rsid w:val="00F91120"/>
    <w:rsid w:val="00F915B8"/>
    <w:rsid w:val="00F91D97"/>
    <w:rsid w:val="00F928C8"/>
    <w:rsid w:val="00F9292F"/>
    <w:rsid w:val="00F9326C"/>
    <w:rsid w:val="00F935A9"/>
    <w:rsid w:val="00F9376C"/>
    <w:rsid w:val="00F93BFC"/>
    <w:rsid w:val="00F9435C"/>
    <w:rsid w:val="00F9436C"/>
    <w:rsid w:val="00F9547E"/>
    <w:rsid w:val="00F954DE"/>
    <w:rsid w:val="00F9552F"/>
    <w:rsid w:val="00F95A0C"/>
    <w:rsid w:val="00F95B06"/>
    <w:rsid w:val="00F95F12"/>
    <w:rsid w:val="00F96562"/>
    <w:rsid w:val="00F967E2"/>
    <w:rsid w:val="00F96A5B"/>
    <w:rsid w:val="00F972FC"/>
    <w:rsid w:val="00F9789D"/>
    <w:rsid w:val="00FA10E9"/>
    <w:rsid w:val="00FA10F5"/>
    <w:rsid w:val="00FA15CB"/>
    <w:rsid w:val="00FA1D75"/>
    <w:rsid w:val="00FA2CDB"/>
    <w:rsid w:val="00FA377B"/>
    <w:rsid w:val="00FA37AE"/>
    <w:rsid w:val="00FA3B01"/>
    <w:rsid w:val="00FA4068"/>
    <w:rsid w:val="00FA4BDC"/>
    <w:rsid w:val="00FA4F0D"/>
    <w:rsid w:val="00FA59F1"/>
    <w:rsid w:val="00FA6143"/>
    <w:rsid w:val="00FA6565"/>
    <w:rsid w:val="00FA6B03"/>
    <w:rsid w:val="00FA7234"/>
    <w:rsid w:val="00FA7881"/>
    <w:rsid w:val="00FA7B1A"/>
    <w:rsid w:val="00FB00C7"/>
    <w:rsid w:val="00FB07BA"/>
    <w:rsid w:val="00FB0A73"/>
    <w:rsid w:val="00FB1513"/>
    <w:rsid w:val="00FB1607"/>
    <w:rsid w:val="00FB1C66"/>
    <w:rsid w:val="00FB277C"/>
    <w:rsid w:val="00FB28AC"/>
    <w:rsid w:val="00FB2BC9"/>
    <w:rsid w:val="00FB2F6A"/>
    <w:rsid w:val="00FB3371"/>
    <w:rsid w:val="00FB51C3"/>
    <w:rsid w:val="00FB5201"/>
    <w:rsid w:val="00FB6190"/>
    <w:rsid w:val="00FB6DA0"/>
    <w:rsid w:val="00FB73DC"/>
    <w:rsid w:val="00FB7433"/>
    <w:rsid w:val="00FB7464"/>
    <w:rsid w:val="00FB7A2A"/>
    <w:rsid w:val="00FB7A7E"/>
    <w:rsid w:val="00FB7F8A"/>
    <w:rsid w:val="00FC0CA6"/>
    <w:rsid w:val="00FC130F"/>
    <w:rsid w:val="00FC1585"/>
    <w:rsid w:val="00FC24BA"/>
    <w:rsid w:val="00FC28CB"/>
    <w:rsid w:val="00FC29EF"/>
    <w:rsid w:val="00FC36F0"/>
    <w:rsid w:val="00FC37B6"/>
    <w:rsid w:val="00FC3991"/>
    <w:rsid w:val="00FC4005"/>
    <w:rsid w:val="00FC4FAA"/>
    <w:rsid w:val="00FC5010"/>
    <w:rsid w:val="00FC5378"/>
    <w:rsid w:val="00FC53A7"/>
    <w:rsid w:val="00FC5EF5"/>
    <w:rsid w:val="00FC5F4F"/>
    <w:rsid w:val="00FC65D4"/>
    <w:rsid w:val="00FD0E1B"/>
    <w:rsid w:val="00FD156E"/>
    <w:rsid w:val="00FD1961"/>
    <w:rsid w:val="00FD1995"/>
    <w:rsid w:val="00FD2517"/>
    <w:rsid w:val="00FD2631"/>
    <w:rsid w:val="00FD27B5"/>
    <w:rsid w:val="00FD3100"/>
    <w:rsid w:val="00FD325A"/>
    <w:rsid w:val="00FD367F"/>
    <w:rsid w:val="00FD396E"/>
    <w:rsid w:val="00FD3D93"/>
    <w:rsid w:val="00FD4B98"/>
    <w:rsid w:val="00FD5DD6"/>
    <w:rsid w:val="00FD766D"/>
    <w:rsid w:val="00FE150A"/>
    <w:rsid w:val="00FE1994"/>
    <w:rsid w:val="00FE2A98"/>
    <w:rsid w:val="00FE2BC5"/>
    <w:rsid w:val="00FE3FA6"/>
    <w:rsid w:val="00FE4E2D"/>
    <w:rsid w:val="00FE4F70"/>
    <w:rsid w:val="00FE6723"/>
    <w:rsid w:val="00FE7912"/>
    <w:rsid w:val="00FE7C78"/>
    <w:rsid w:val="00FF09F1"/>
    <w:rsid w:val="00FF0D1B"/>
    <w:rsid w:val="00FF14B4"/>
    <w:rsid w:val="00FF1D11"/>
    <w:rsid w:val="00FF295F"/>
    <w:rsid w:val="00FF33B7"/>
    <w:rsid w:val="00FF3BC1"/>
    <w:rsid w:val="00FF54D1"/>
    <w:rsid w:val="00FF5673"/>
    <w:rsid w:val="00FF6394"/>
    <w:rsid w:val="00FF6A61"/>
    <w:rsid w:val="00FF6F5F"/>
    <w:rsid w:val="00FF6F89"/>
    <w:rsid w:val="00FF7A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1D6F4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220F4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335F79"/>
    <w:pPr>
      <w:keepNext/>
      <w:overflowPunct w:val="0"/>
      <w:autoSpaceDE w:val="0"/>
      <w:autoSpaceDN w:val="0"/>
      <w:adjustRightInd w:val="0"/>
      <w:jc w:val="center"/>
      <w:textAlignment w:val="baseline"/>
      <w:outlineLvl w:val="0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rsid w:val="007220F4"/>
    <w:pPr>
      <w:tabs>
        <w:tab w:val="center" w:pos="4320"/>
        <w:tab w:val="right" w:pos="8640"/>
      </w:tabs>
    </w:pPr>
    <w:rPr>
      <w:szCs w:val="20"/>
    </w:rPr>
  </w:style>
  <w:style w:type="paragraph" w:styleId="Header">
    <w:name w:val="header"/>
    <w:basedOn w:val="Normal"/>
    <w:link w:val="HeaderChar"/>
    <w:uiPriority w:val="99"/>
    <w:rsid w:val="00394A2A"/>
    <w:pPr>
      <w:tabs>
        <w:tab w:val="center" w:pos="4320"/>
        <w:tab w:val="right" w:pos="8640"/>
      </w:tabs>
    </w:pPr>
  </w:style>
  <w:style w:type="paragraph" w:styleId="BlockText">
    <w:name w:val="Block Text"/>
    <w:basedOn w:val="Normal"/>
    <w:rsid w:val="00AC314D"/>
    <w:pPr>
      <w:tabs>
        <w:tab w:val="right" w:pos="-1620"/>
        <w:tab w:val="left" w:pos="720"/>
        <w:tab w:val="left" w:pos="1620"/>
      </w:tabs>
      <w:ind w:left="1526" w:right="360" w:hanging="1526"/>
    </w:pPr>
    <w:rPr>
      <w:rFonts w:ascii="Times" w:hAnsi="Times"/>
      <w:sz w:val="22"/>
    </w:rPr>
  </w:style>
  <w:style w:type="paragraph" w:styleId="BodyTextIndent3">
    <w:name w:val="Body Text Indent 3"/>
    <w:basedOn w:val="Normal"/>
    <w:link w:val="BodyTextIndent3Char"/>
    <w:rsid w:val="00AC314D"/>
    <w:pPr>
      <w:widowControl w:val="0"/>
      <w:tabs>
        <w:tab w:val="right" w:pos="-1620"/>
        <w:tab w:val="right" w:pos="-1170"/>
        <w:tab w:val="left" w:pos="0"/>
      </w:tabs>
      <w:spacing w:line="200" w:lineRule="atLeast"/>
      <w:ind w:left="1440" w:hanging="2880"/>
    </w:pPr>
    <w:rPr>
      <w:sz w:val="21"/>
    </w:rPr>
  </w:style>
  <w:style w:type="character" w:customStyle="1" w:styleId="BodyTextIndent3Char">
    <w:name w:val="Body Text Indent 3 Char"/>
    <w:basedOn w:val="DefaultParagraphFont"/>
    <w:link w:val="BodyTextIndent3"/>
    <w:rsid w:val="00AC314D"/>
    <w:rPr>
      <w:sz w:val="21"/>
      <w:szCs w:val="24"/>
    </w:rPr>
  </w:style>
  <w:style w:type="paragraph" w:styleId="BodyTextIndent">
    <w:name w:val="Body Text Indent"/>
    <w:basedOn w:val="Normal"/>
    <w:link w:val="BodyTextIndentChar"/>
    <w:rsid w:val="00AC314D"/>
    <w:pPr>
      <w:tabs>
        <w:tab w:val="right" w:pos="-1620"/>
        <w:tab w:val="right" w:pos="-1170"/>
      </w:tabs>
      <w:spacing w:line="200" w:lineRule="atLeast"/>
      <w:ind w:left="1440" w:hanging="1440"/>
    </w:pPr>
    <w:rPr>
      <w:sz w:val="21"/>
    </w:rPr>
  </w:style>
  <w:style w:type="character" w:customStyle="1" w:styleId="BodyTextIndentChar">
    <w:name w:val="Body Text Indent Char"/>
    <w:basedOn w:val="DefaultParagraphFont"/>
    <w:link w:val="BodyTextIndent"/>
    <w:rsid w:val="00AC314D"/>
    <w:rPr>
      <w:sz w:val="21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AC314D"/>
    <w:rPr>
      <w:sz w:val="24"/>
      <w:szCs w:val="24"/>
    </w:rPr>
  </w:style>
  <w:style w:type="paragraph" w:styleId="BodyText">
    <w:name w:val="Body Text"/>
    <w:basedOn w:val="Normal"/>
    <w:link w:val="BodyTextChar"/>
    <w:rsid w:val="00335F79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335F79"/>
    <w:rPr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335F79"/>
    <w:rPr>
      <w:b/>
      <w:sz w:val="24"/>
      <w:szCs w:val="24"/>
    </w:rPr>
  </w:style>
  <w:style w:type="paragraph" w:styleId="BalloonText">
    <w:name w:val="Balloon Text"/>
    <w:basedOn w:val="Normal"/>
    <w:link w:val="BalloonTextChar"/>
    <w:rsid w:val="0028007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280076"/>
    <w:rPr>
      <w:rFonts w:ascii="Lucida Grande" w:hAnsi="Lucida Grande" w:cs="Lucida Grande"/>
      <w:sz w:val="18"/>
      <w:szCs w:val="18"/>
    </w:rPr>
  </w:style>
  <w:style w:type="paragraph" w:styleId="Title">
    <w:name w:val="Title"/>
    <w:aliases w:val="title"/>
    <w:basedOn w:val="Normal"/>
    <w:link w:val="TitleChar"/>
    <w:uiPriority w:val="10"/>
    <w:qFormat/>
    <w:rsid w:val="00EF4E3A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EF4E3A"/>
    <w:rPr>
      <w:rFonts w:ascii="Times" w:hAnsi="Times"/>
    </w:rPr>
  </w:style>
  <w:style w:type="character" w:styleId="Hyperlink">
    <w:name w:val="Hyperlink"/>
    <w:basedOn w:val="DefaultParagraphFont"/>
    <w:uiPriority w:val="99"/>
    <w:unhideWhenUsed/>
    <w:rsid w:val="00EF4E3A"/>
    <w:rPr>
      <w:color w:val="0000FF"/>
      <w:u w:val="single"/>
    </w:rPr>
  </w:style>
  <w:style w:type="paragraph" w:customStyle="1" w:styleId="desc">
    <w:name w:val="desc"/>
    <w:basedOn w:val="Normal"/>
    <w:rsid w:val="00EF4E3A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EF4E3A"/>
  </w:style>
  <w:style w:type="paragraph" w:customStyle="1" w:styleId="details">
    <w:name w:val="details"/>
    <w:basedOn w:val="Normal"/>
    <w:rsid w:val="00EF4E3A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character" w:customStyle="1" w:styleId="jrnl">
    <w:name w:val="jrnl"/>
    <w:basedOn w:val="DefaultParagraphFont"/>
    <w:rsid w:val="00EF4E3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1188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80702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89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49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927</Words>
  <Characters>10988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Holbert CV NSF Format</vt:lpstr>
    </vt:vector>
  </TitlesOfParts>
  <Company>Arizona State University</Company>
  <LinksUpToDate>false</LinksUpToDate>
  <CharactersWithSpaces>12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Holbert CV NSF Format</dc:title>
  <dc:subject/>
  <dc:creator>Keith Holbert</dc:creator>
  <cp:keywords/>
  <dc:description/>
  <cp:lastModifiedBy>Charles Arntzen</cp:lastModifiedBy>
  <cp:revision>2</cp:revision>
  <cp:lastPrinted>2010-04-27T18:24:00Z</cp:lastPrinted>
  <dcterms:created xsi:type="dcterms:W3CDTF">2023-08-05T22:19:00Z</dcterms:created>
  <dcterms:modified xsi:type="dcterms:W3CDTF">2023-08-05T22:19:00Z</dcterms:modified>
</cp:coreProperties>
</file>